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15F1D6F1" w14:textId="490B3C4F" w:rsidR="007F1860"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38698" w:history="1">
            <w:r w:rsidR="007F1860" w:rsidRPr="00810C9D">
              <w:rPr>
                <w:rStyle w:val="Hyperlink"/>
                <w:b/>
                <w:bCs/>
                <w:noProof/>
              </w:rPr>
              <w:t>1.</w:t>
            </w:r>
            <w:r w:rsidR="007F1860">
              <w:rPr>
                <w:rFonts w:asciiTheme="minorHAnsi" w:eastAsiaTheme="minorEastAsia" w:hAnsiTheme="minorHAnsi" w:cstheme="minorBidi"/>
                <w:noProof/>
                <w:sz w:val="22"/>
                <w:szCs w:val="22"/>
              </w:rPr>
              <w:tab/>
            </w:r>
            <w:r w:rsidR="007F1860" w:rsidRPr="00810C9D">
              <w:rPr>
                <w:rStyle w:val="Hyperlink"/>
                <w:b/>
                <w:bCs/>
                <w:noProof/>
              </w:rPr>
              <w:t>TỔNG QUAN HỆ THỐNG (EXECUTIVE SUMMARY)</w:t>
            </w:r>
            <w:r w:rsidR="007F1860">
              <w:rPr>
                <w:noProof/>
                <w:webHidden/>
              </w:rPr>
              <w:tab/>
            </w:r>
            <w:r w:rsidR="007F1860">
              <w:rPr>
                <w:noProof/>
                <w:webHidden/>
              </w:rPr>
              <w:fldChar w:fldCharType="begin"/>
            </w:r>
            <w:r w:rsidR="007F1860">
              <w:rPr>
                <w:noProof/>
                <w:webHidden/>
              </w:rPr>
              <w:instrText xml:space="preserve"> PAGEREF _Toc217938698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79CF9578" w14:textId="0437F35B"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699" w:history="1">
            <w:r w:rsidR="007F1860" w:rsidRPr="00810C9D">
              <w:rPr>
                <w:rStyle w:val="Hyperlink"/>
                <w:b/>
                <w:bCs/>
                <w:noProof/>
              </w:rPr>
              <w:t>2.</w:t>
            </w:r>
            <w:r w:rsidR="007F1860">
              <w:rPr>
                <w:rFonts w:asciiTheme="minorHAnsi" w:eastAsiaTheme="minorEastAsia" w:hAnsiTheme="minorHAnsi" w:cstheme="minorBidi"/>
                <w:noProof/>
                <w:sz w:val="22"/>
                <w:szCs w:val="22"/>
              </w:rPr>
              <w:tab/>
            </w:r>
            <w:r w:rsidR="007F1860" w:rsidRPr="00810C9D">
              <w:rPr>
                <w:rStyle w:val="Hyperlink"/>
                <w:b/>
                <w:bCs/>
                <w:noProof/>
              </w:rPr>
              <w:t>CÁC ĐỐI TƯỢNG THAM GIA (ACTORS &amp; STAKEHOLDERS)</w:t>
            </w:r>
            <w:r w:rsidR="007F1860">
              <w:rPr>
                <w:noProof/>
                <w:webHidden/>
              </w:rPr>
              <w:tab/>
            </w:r>
            <w:r w:rsidR="007F1860">
              <w:rPr>
                <w:noProof/>
                <w:webHidden/>
              </w:rPr>
              <w:fldChar w:fldCharType="begin"/>
            </w:r>
            <w:r w:rsidR="007F1860">
              <w:rPr>
                <w:noProof/>
                <w:webHidden/>
              </w:rPr>
              <w:instrText xml:space="preserve"> PAGEREF _Toc217938699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2BA60618" w14:textId="26B5B57F"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700" w:history="1">
            <w:r w:rsidR="007F1860" w:rsidRPr="00810C9D">
              <w:rPr>
                <w:rStyle w:val="Hyperlink"/>
                <w:b/>
                <w:bCs/>
                <w:noProof/>
              </w:rPr>
              <w:t>3.</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MEINVOICE  MISA)</w:t>
            </w:r>
            <w:r w:rsidR="007F1860">
              <w:rPr>
                <w:noProof/>
                <w:webHidden/>
              </w:rPr>
              <w:tab/>
            </w:r>
            <w:r w:rsidR="007F1860">
              <w:rPr>
                <w:noProof/>
                <w:webHidden/>
              </w:rPr>
              <w:fldChar w:fldCharType="begin"/>
            </w:r>
            <w:r w:rsidR="007F1860">
              <w:rPr>
                <w:noProof/>
                <w:webHidden/>
              </w:rPr>
              <w:instrText xml:space="preserve"> PAGEREF _Toc217938700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1B4496F8" w14:textId="211C0EBA"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01" w:history="1">
            <w:r w:rsidR="007F1860" w:rsidRPr="00810C9D">
              <w:rPr>
                <w:rStyle w:val="Hyperlink"/>
                <w:b/>
                <w:bCs/>
                <w:noProof/>
              </w:rPr>
              <w:t>3.1</w:t>
            </w:r>
            <w:r w:rsidR="007F1860">
              <w:rPr>
                <w:rFonts w:asciiTheme="minorHAnsi" w:eastAsiaTheme="minorEastAsia" w:hAnsiTheme="minorHAnsi" w:cstheme="minorBidi"/>
                <w:noProof/>
                <w:sz w:val="22"/>
                <w:szCs w:val="22"/>
              </w:rPr>
              <w:tab/>
            </w:r>
            <w:r w:rsidR="007F1860" w:rsidRPr="00810C9D">
              <w:rPr>
                <w:rStyle w:val="Hyperlink"/>
                <w:b/>
                <w:bCs/>
                <w:noProof/>
              </w:rPr>
              <w:t>HÓA ĐƠN</w:t>
            </w:r>
            <w:r w:rsidR="007F1860">
              <w:rPr>
                <w:noProof/>
                <w:webHidden/>
              </w:rPr>
              <w:tab/>
            </w:r>
            <w:r w:rsidR="007F1860">
              <w:rPr>
                <w:noProof/>
                <w:webHidden/>
              </w:rPr>
              <w:fldChar w:fldCharType="begin"/>
            </w:r>
            <w:r w:rsidR="007F1860">
              <w:rPr>
                <w:noProof/>
                <w:webHidden/>
              </w:rPr>
              <w:instrText xml:space="preserve"> PAGEREF _Toc217938701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3160702D" w14:textId="683F1D84"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2" w:history="1">
            <w:r w:rsidR="007F1860" w:rsidRPr="00810C9D">
              <w:rPr>
                <w:rStyle w:val="Hyperlink"/>
                <w:b/>
                <w:bCs/>
                <w:noProof/>
              </w:rPr>
              <w:t>3.1.1</w:t>
            </w:r>
            <w:r w:rsidR="007F1860">
              <w:rPr>
                <w:rFonts w:asciiTheme="minorHAnsi" w:eastAsiaTheme="minorEastAsia" w:hAnsiTheme="minorHAnsi" w:cstheme="minorBidi"/>
                <w:noProof/>
                <w:sz w:val="22"/>
                <w:szCs w:val="22"/>
              </w:rPr>
              <w:tab/>
            </w:r>
            <w:r w:rsidR="007F1860" w:rsidRPr="00810C9D">
              <w:rPr>
                <w:rStyle w:val="Hyperlink"/>
                <w:b/>
                <w:bCs/>
                <w:noProof/>
              </w:rPr>
              <w:t>Có Mã Cơ Quan Thuế</w:t>
            </w:r>
            <w:r w:rsidR="007F1860">
              <w:rPr>
                <w:noProof/>
                <w:webHidden/>
              </w:rPr>
              <w:tab/>
            </w:r>
            <w:r w:rsidR="007F1860">
              <w:rPr>
                <w:noProof/>
                <w:webHidden/>
              </w:rPr>
              <w:fldChar w:fldCharType="begin"/>
            </w:r>
            <w:r w:rsidR="007F1860">
              <w:rPr>
                <w:noProof/>
                <w:webHidden/>
              </w:rPr>
              <w:instrText xml:space="preserve"> PAGEREF _Toc217938702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5BBC3E25" w14:textId="272D599A" w:rsidR="007F1860" w:rsidRDefault="009B512A">
          <w:pPr>
            <w:pStyle w:val="TOC2"/>
            <w:tabs>
              <w:tab w:val="left" w:pos="660"/>
              <w:tab w:val="right" w:leader="dot" w:pos="9026"/>
            </w:tabs>
            <w:rPr>
              <w:rFonts w:asciiTheme="minorHAnsi" w:eastAsiaTheme="minorEastAsia" w:hAnsiTheme="minorHAnsi" w:cstheme="minorBidi"/>
              <w:noProof/>
              <w:sz w:val="22"/>
              <w:szCs w:val="22"/>
            </w:rPr>
          </w:pPr>
          <w:hyperlink w:anchor="_Toc217938703" w:history="1">
            <w:r w:rsidR="007F1860" w:rsidRPr="00810C9D">
              <w:rPr>
                <w:rStyle w:val="Hyperlink"/>
                <w:b/>
                <w:bCs/>
                <w:noProof/>
              </w:rPr>
              <w:t>4.</w:t>
            </w:r>
            <w:r w:rsidR="007F1860">
              <w:rPr>
                <w:rFonts w:asciiTheme="minorHAnsi" w:eastAsiaTheme="minorEastAsia" w:hAnsiTheme="minorHAnsi" w:cstheme="minorBidi"/>
                <w:noProof/>
                <w:sz w:val="22"/>
                <w:szCs w:val="22"/>
              </w:rPr>
              <w:tab/>
            </w:r>
            <w:r w:rsidR="007F1860" w:rsidRPr="00810C9D">
              <w:rPr>
                <w:rStyle w:val="Hyperlink"/>
                <w:b/>
                <w:bCs/>
                <w:noProof/>
              </w:rPr>
              <w:t>BIÊN LAI</w:t>
            </w:r>
            <w:r w:rsidR="007F1860">
              <w:rPr>
                <w:noProof/>
                <w:webHidden/>
              </w:rPr>
              <w:tab/>
            </w:r>
            <w:r w:rsidR="007F1860">
              <w:rPr>
                <w:noProof/>
                <w:webHidden/>
              </w:rPr>
              <w:fldChar w:fldCharType="begin"/>
            </w:r>
            <w:r w:rsidR="007F1860">
              <w:rPr>
                <w:noProof/>
                <w:webHidden/>
              </w:rPr>
              <w:instrText xml:space="preserve"> PAGEREF _Toc217938703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5FA8FC70" w14:textId="11F8154B"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4" w:history="1">
            <w:r w:rsidR="007F1860" w:rsidRPr="00810C9D">
              <w:rPr>
                <w:rStyle w:val="Hyperlink"/>
                <w:b/>
                <w:bCs/>
                <w:noProof/>
              </w:rPr>
              <w:t>4.1.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4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70E93D36" w14:textId="4EA9AB2F"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5" w:history="1">
            <w:r w:rsidR="007F1860" w:rsidRPr="00810C9D">
              <w:rPr>
                <w:rStyle w:val="Hyperlink"/>
                <w:b/>
                <w:bCs/>
                <w:noProof/>
              </w:rPr>
              <w:t>4.1.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05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3EDE295E" w14:textId="1B0B3898"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6" w:history="1">
            <w:r w:rsidR="007F1860" w:rsidRPr="00810C9D">
              <w:rPr>
                <w:rStyle w:val="Hyperlink"/>
                <w:b/>
                <w:bCs/>
                <w:noProof/>
              </w:rPr>
              <w:t>4.1.3</w:t>
            </w:r>
            <w:r w:rsidR="007F1860">
              <w:rPr>
                <w:rFonts w:asciiTheme="minorHAnsi" w:eastAsiaTheme="minorEastAsia" w:hAnsiTheme="minorHAnsi" w:cstheme="minorBidi"/>
                <w:noProof/>
                <w:sz w:val="22"/>
                <w:szCs w:val="22"/>
              </w:rPr>
              <w:tab/>
            </w:r>
            <w:r w:rsidR="007F1860" w:rsidRPr="00810C9D">
              <w:rPr>
                <w:rStyle w:val="Hyperlink"/>
                <w:b/>
                <w:bCs/>
                <w:noProof/>
              </w:rPr>
              <w:t>Biên lai in sẵn mệnh giá</w:t>
            </w:r>
            <w:r w:rsidR="007F1860">
              <w:rPr>
                <w:noProof/>
                <w:webHidden/>
              </w:rPr>
              <w:tab/>
            </w:r>
            <w:r w:rsidR="007F1860">
              <w:rPr>
                <w:noProof/>
                <w:webHidden/>
              </w:rPr>
              <w:fldChar w:fldCharType="begin"/>
            </w:r>
            <w:r w:rsidR="007F1860">
              <w:rPr>
                <w:noProof/>
                <w:webHidden/>
              </w:rPr>
              <w:instrText xml:space="preserve"> PAGEREF _Toc217938706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BE5D296" w14:textId="5A826F22"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7" w:history="1">
            <w:r w:rsidR="007F1860" w:rsidRPr="00810C9D">
              <w:rPr>
                <w:rStyle w:val="Hyperlink"/>
                <w:b/>
                <w:bCs/>
                <w:noProof/>
              </w:rPr>
              <w:t>4.1.4</w:t>
            </w:r>
            <w:r w:rsidR="007F1860">
              <w:rPr>
                <w:rFonts w:asciiTheme="minorHAnsi" w:eastAsiaTheme="minorEastAsia" w:hAnsiTheme="minorHAnsi" w:cstheme="minorBidi"/>
                <w:noProof/>
                <w:sz w:val="22"/>
                <w:szCs w:val="22"/>
              </w:rPr>
              <w:tab/>
            </w:r>
            <w:r w:rsidR="007F1860" w:rsidRPr="00810C9D">
              <w:rPr>
                <w:rStyle w:val="Hyperlink"/>
                <w:b/>
                <w:bCs/>
                <w:noProof/>
              </w:rPr>
              <w:t>Biên lai không in sẵn mệnh giá</w:t>
            </w:r>
            <w:r w:rsidR="007F1860">
              <w:rPr>
                <w:noProof/>
                <w:webHidden/>
              </w:rPr>
              <w:tab/>
            </w:r>
            <w:r w:rsidR="007F1860">
              <w:rPr>
                <w:noProof/>
                <w:webHidden/>
              </w:rPr>
              <w:fldChar w:fldCharType="begin"/>
            </w:r>
            <w:r w:rsidR="007F1860">
              <w:rPr>
                <w:noProof/>
                <w:webHidden/>
              </w:rPr>
              <w:instrText xml:space="preserve"> PAGEREF _Toc217938707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ACCC3B8" w14:textId="74C3ECE2"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08" w:history="1">
            <w:r w:rsidR="007F1860" w:rsidRPr="00810C9D">
              <w:rPr>
                <w:rStyle w:val="Hyperlink"/>
                <w:b/>
                <w:bCs/>
                <w:noProof/>
              </w:rPr>
              <w:t>4.2</w:t>
            </w:r>
            <w:r w:rsidR="007F1860">
              <w:rPr>
                <w:rFonts w:asciiTheme="minorHAnsi" w:eastAsiaTheme="minorEastAsia" w:hAnsiTheme="minorHAnsi" w:cstheme="minorBidi"/>
                <w:noProof/>
                <w:sz w:val="22"/>
                <w:szCs w:val="22"/>
              </w:rPr>
              <w:tab/>
            </w:r>
            <w:r w:rsidR="007F1860" w:rsidRPr="00810C9D">
              <w:rPr>
                <w:rStyle w:val="Hyperlink"/>
                <w:b/>
                <w:bCs/>
                <w:noProof/>
              </w:rPr>
              <w:t>VÉ</w:t>
            </w:r>
            <w:r w:rsidR="007F1860">
              <w:rPr>
                <w:noProof/>
                <w:webHidden/>
              </w:rPr>
              <w:tab/>
            </w:r>
            <w:r w:rsidR="007F1860">
              <w:rPr>
                <w:noProof/>
                <w:webHidden/>
              </w:rPr>
              <w:fldChar w:fldCharType="begin"/>
            </w:r>
            <w:r w:rsidR="007F1860">
              <w:rPr>
                <w:noProof/>
                <w:webHidden/>
              </w:rPr>
              <w:instrText xml:space="preserve"> PAGEREF _Toc217938708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4C7D542B" w14:textId="6DC376BC"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09" w:history="1">
            <w:r w:rsidR="007F1860" w:rsidRPr="00810C9D">
              <w:rPr>
                <w:rStyle w:val="Hyperlink"/>
                <w:b/>
                <w:bCs/>
                <w:noProof/>
              </w:rPr>
              <w:t>4.2.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9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F12C5DE" w14:textId="0C2D85CC"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0" w:history="1">
            <w:r w:rsidR="007F1860" w:rsidRPr="00810C9D">
              <w:rPr>
                <w:rStyle w:val="Hyperlink"/>
                <w:b/>
                <w:bCs/>
                <w:noProof/>
              </w:rPr>
              <w:t>4.2.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10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0E3DC419" w14:textId="5CE97077"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1" w:history="1">
            <w:r w:rsidR="007F1860" w:rsidRPr="00810C9D">
              <w:rPr>
                <w:rStyle w:val="Hyperlink"/>
                <w:b/>
                <w:bCs/>
                <w:noProof/>
              </w:rPr>
              <w:t>4.3.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11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2989CAA" w14:textId="255DF4B2"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2" w:history="1">
            <w:r w:rsidR="007F1860" w:rsidRPr="00810C9D">
              <w:rPr>
                <w:rStyle w:val="Hyperlink"/>
                <w:b/>
                <w:bCs/>
                <w:noProof/>
              </w:rPr>
              <w:t>4.3.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51</w:t>
            </w:r>
            <w:r w:rsidR="007F1860">
              <w:rPr>
                <w:noProof/>
                <w:webHidden/>
              </w:rPr>
              <w:tab/>
            </w:r>
            <w:r w:rsidR="007F1860">
              <w:rPr>
                <w:noProof/>
                <w:webHidden/>
              </w:rPr>
              <w:fldChar w:fldCharType="begin"/>
            </w:r>
            <w:r w:rsidR="007F1860">
              <w:rPr>
                <w:noProof/>
                <w:webHidden/>
              </w:rPr>
              <w:instrText xml:space="preserve"> PAGEREF _Toc217938712 \h </w:instrText>
            </w:r>
            <w:r w:rsidR="007F1860">
              <w:rPr>
                <w:noProof/>
                <w:webHidden/>
              </w:rPr>
            </w:r>
            <w:r w:rsidR="007F1860">
              <w:rPr>
                <w:noProof/>
                <w:webHidden/>
              </w:rPr>
              <w:fldChar w:fldCharType="separate"/>
            </w:r>
            <w:r w:rsidR="007F1860">
              <w:rPr>
                <w:noProof/>
                <w:webHidden/>
              </w:rPr>
              <w:t>193</w:t>
            </w:r>
            <w:r w:rsidR="007F1860">
              <w:rPr>
                <w:noProof/>
                <w:webHidden/>
              </w:rPr>
              <w:fldChar w:fldCharType="end"/>
            </w:r>
          </w:hyperlink>
        </w:p>
        <w:p w14:paraId="63BF1EB1" w14:textId="75D23CC8"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3" w:history="1">
            <w:r w:rsidR="007F1860" w:rsidRPr="00810C9D">
              <w:rPr>
                <w:rStyle w:val="Hyperlink"/>
                <w:b/>
                <w:bCs/>
                <w:noProof/>
              </w:rPr>
              <w:t>4.3.3</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123</w:t>
            </w:r>
            <w:r w:rsidR="007F1860">
              <w:rPr>
                <w:noProof/>
                <w:webHidden/>
              </w:rPr>
              <w:tab/>
            </w:r>
            <w:r w:rsidR="007F1860">
              <w:rPr>
                <w:noProof/>
                <w:webHidden/>
              </w:rPr>
              <w:fldChar w:fldCharType="begin"/>
            </w:r>
            <w:r w:rsidR="007F1860">
              <w:rPr>
                <w:noProof/>
                <w:webHidden/>
              </w:rPr>
              <w:instrText xml:space="preserve"> PAGEREF _Toc217938713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36094CBC" w14:textId="4B704C2D"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4" w:history="1">
            <w:r w:rsidR="007F1860" w:rsidRPr="00810C9D">
              <w:rPr>
                <w:rStyle w:val="Hyperlink"/>
                <w:b/>
                <w:bCs/>
                <w:noProof/>
              </w:rPr>
              <w:t>4.3.4</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ra</w:t>
            </w:r>
            <w:r w:rsidR="007F1860">
              <w:rPr>
                <w:noProof/>
                <w:webHidden/>
              </w:rPr>
              <w:tab/>
            </w:r>
            <w:r w:rsidR="007F1860">
              <w:rPr>
                <w:noProof/>
                <w:webHidden/>
              </w:rPr>
              <w:fldChar w:fldCharType="begin"/>
            </w:r>
            <w:r w:rsidR="007F1860">
              <w:rPr>
                <w:noProof/>
                <w:webHidden/>
              </w:rPr>
              <w:instrText xml:space="preserve"> PAGEREF _Toc217938714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1DD1995F" w14:textId="76D19C95"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5" w:history="1">
            <w:r w:rsidR="007F1860" w:rsidRPr="00810C9D">
              <w:rPr>
                <w:rStyle w:val="Hyperlink"/>
                <w:b/>
                <w:bCs/>
                <w:noProof/>
              </w:rPr>
              <w:t>4.3.5</w:t>
            </w:r>
            <w:r w:rsidR="007F1860">
              <w:rPr>
                <w:rFonts w:asciiTheme="minorHAnsi" w:eastAsiaTheme="minorEastAsia" w:hAnsiTheme="minorHAnsi" w:cstheme="minorBidi"/>
                <w:noProof/>
                <w:sz w:val="22"/>
                <w:szCs w:val="22"/>
              </w:rPr>
              <w:tab/>
            </w:r>
            <w:r w:rsidR="007F1860" w:rsidRPr="00810C9D">
              <w:rPr>
                <w:rStyle w:val="Hyperlink"/>
                <w:b/>
                <w:bCs/>
                <w:noProof/>
              </w:rPr>
              <w:t>Câu hỏi thường gặp</w:t>
            </w:r>
            <w:r w:rsidR="007F1860">
              <w:rPr>
                <w:noProof/>
                <w:webHidden/>
              </w:rPr>
              <w:tab/>
            </w:r>
            <w:r w:rsidR="007F1860">
              <w:rPr>
                <w:noProof/>
                <w:webHidden/>
              </w:rPr>
              <w:fldChar w:fldCharType="begin"/>
            </w:r>
            <w:r w:rsidR="007F1860">
              <w:rPr>
                <w:noProof/>
                <w:webHidden/>
              </w:rPr>
              <w:instrText xml:space="preserve"> PAGEREF _Toc217938715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0CF59985" w14:textId="1FD0164F"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16" w:history="1">
            <w:r w:rsidR="007F1860" w:rsidRPr="00810C9D">
              <w:rPr>
                <w:rStyle w:val="Hyperlink"/>
                <w:b/>
                <w:bCs/>
                <w:noProof/>
              </w:rPr>
              <w:t>4.3.6</w:t>
            </w:r>
            <w:r w:rsidR="007F1860">
              <w:rPr>
                <w:rFonts w:asciiTheme="minorHAnsi" w:eastAsiaTheme="minorEastAsia" w:hAnsiTheme="minorHAnsi" w:cstheme="minorBidi"/>
                <w:noProof/>
                <w:sz w:val="22"/>
                <w:szCs w:val="22"/>
              </w:rPr>
              <w:tab/>
            </w:r>
            <w:r w:rsidR="007F1860" w:rsidRPr="00810C9D">
              <w:rPr>
                <w:rStyle w:val="Hyperlink"/>
                <w:b/>
                <w:bCs/>
                <w:noProof/>
              </w:rPr>
              <w:t>Tiện ích khác</w:t>
            </w:r>
            <w:r w:rsidR="007F1860">
              <w:rPr>
                <w:noProof/>
                <w:webHidden/>
              </w:rPr>
              <w:tab/>
            </w:r>
            <w:r w:rsidR="007F1860">
              <w:rPr>
                <w:noProof/>
                <w:webHidden/>
              </w:rPr>
              <w:fldChar w:fldCharType="begin"/>
            </w:r>
            <w:r w:rsidR="007F1860">
              <w:rPr>
                <w:noProof/>
                <w:webHidden/>
              </w:rPr>
              <w:instrText xml:space="preserve"> PAGEREF _Toc217938716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450F4C26" w14:textId="53E4942C"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17" w:history="1">
            <w:r w:rsidR="007F1860" w:rsidRPr="00810C9D">
              <w:rPr>
                <w:rStyle w:val="Hyperlink"/>
                <w:b/>
                <w:bCs/>
                <w:noProof/>
              </w:rPr>
              <w:t>4.3.6.1</w:t>
            </w:r>
            <w:r w:rsidR="007F1860">
              <w:rPr>
                <w:rFonts w:asciiTheme="minorHAnsi" w:eastAsiaTheme="minorEastAsia" w:hAnsiTheme="minorHAnsi" w:cstheme="minorBidi"/>
                <w:noProof/>
                <w:sz w:val="22"/>
                <w:szCs w:val="22"/>
              </w:rPr>
              <w:tab/>
            </w:r>
            <w:r w:rsidR="007F1860" w:rsidRPr="00810C9D">
              <w:rPr>
                <w:rStyle w:val="Hyperlink"/>
                <w:b/>
                <w:bCs/>
                <w:noProof/>
              </w:rPr>
              <w:t>Tra cứu nhanh PDF hóa đơn chưa có bản thể hiện của NCC</w:t>
            </w:r>
            <w:r w:rsidR="007F1860">
              <w:rPr>
                <w:noProof/>
                <w:webHidden/>
              </w:rPr>
              <w:tab/>
            </w:r>
            <w:r w:rsidR="007F1860">
              <w:rPr>
                <w:noProof/>
                <w:webHidden/>
              </w:rPr>
              <w:fldChar w:fldCharType="begin"/>
            </w:r>
            <w:r w:rsidR="007F1860">
              <w:rPr>
                <w:noProof/>
                <w:webHidden/>
              </w:rPr>
              <w:instrText xml:space="preserve"> PAGEREF _Toc217938717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76E9168F" w14:textId="25746DA3"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18" w:history="1">
            <w:r w:rsidR="007F1860" w:rsidRPr="00810C9D">
              <w:rPr>
                <w:rStyle w:val="Hyperlink"/>
                <w:b/>
                <w:bCs/>
                <w:noProof/>
              </w:rPr>
              <w:t>4.3.6.2</w:t>
            </w:r>
            <w:r w:rsidR="007F1860">
              <w:rPr>
                <w:rFonts w:asciiTheme="minorHAnsi" w:eastAsiaTheme="minorEastAsia" w:hAnsiTheme="minorHAnsi" w:cstheme="minorBidi"/>
                <w:noProof/>
                <w:sz w:val="22"/>
                <w:szCs w:val="22"/>
              </w:rPr>
              <w:tab/>
            </w:r>
            <w:r w:rsidR="007F1860" w:rsidRPr="00810C9D">
              <w:rPr>
                <w:rStyle w:val="Hyperlink"/>
                <w:b/>
                <w:bCs/>
                <w:noProof/>
              </w:rPr>
              <w:t>Tự động phân loại HD theo định dạng bản cáo HD vượt định mức</w:t>
            </w:r>
            <w:r w:rsidR="007F1860">
              <w:rPr>
                <w:noProof/>
                <w:webHidden/>
              </w:rPr>
              <w:tab/>
            </w:r>
            <w:r w:rsidR="007F1860">
              <w:rPr>
                <w:noProof/>
                <w:webHidden/>
              </w:rPr>
              <w:fldChar w:fldCharType="begin"/>
            </w:r>
            <w:r w:rsidR="007F1860">
              <w:rPr>
                <w:noProof/>
                <w:webHidden/>
              </w:rPr>
              <w:instrText xml:space="preserve"> PAGEREF _Toc217938718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7135419" w14:textId="541C99D6"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19" w:history="1">
            <w:r w:rsidR="007F1860" w:rsidRPr="00810C9D">
              <w:rPr>
                <w:rStyle w:val="Hyperlink"/>
                <w:b/>
                <w:bCs/>
                <w:noProof/>
              </w:rPr>
              <w:t>4.3.6.3</w:t>
            </w:r>
            <w:r w:rsidR="007F1860">
              <w:rPr>
                <w:rFonts w:asciiTheme="minorHAnsi" w:eastAsiaTheme="minorEastAsia" w:hAnsiTheme="minorHAnsi" w:cstheme="minorBidi"/>
                <w:noProof/>
                <w:sz w:val="22"/>
                <w:szCs w:val="22"/>
              </w:rPr>
              <w:tab/>
            </w:r>
            <w:r w:rsidR="007F1860" w:rsidRPr="00810C9D">
              <w:rPr>
                <w:rStyle w:val="Hyperlink"/>
                <w:b/>
                <w:bCs/>
                <w:noProof/>
              </w:rPr>
              <w:t>Gửi email phân hồi kết quả kiểm tra HD cho NCC bằng tiếng nước ngoài</w:t>
            </w:r>
            <w:r w:rsidR="007F1860">
              <w:rPr>
                <w:noProof/>
                <w:webHidden/>
              </w:rPr>
              <w:tab/>
            </w:r>
            <w:r w:rsidR="007F1860">
              <w:rPr>
                <w:noProof/>
                <w:webHidden/>
              </w:rPr>
              <w:fldChar w:fldCharType="begin"/>
            </w:r>
            <w:r w:rsidR="007F1860">
              <w:rPr>
                <w:noProof/>
                <w:webHidden/>
              </w:rPr>
              <w:instrText xml:space="preserve"> PAGEREF _Toc217938719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B8E2F80" w14:textId="75F36857"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20" w:history="1">
            <w:r w:rsidR="007F1860" w:rsidRPr="00810C9D">
              <w:rPr>
                <w:rStyle w:val="Hyperlink"/>
                <w:b/>
                <w:bCs/>
                <w:noProof/>
              </w:rPr>
              <w:t>4.3.6.4</w:t>
            </w:r>
            <w:r w:rsidR="007F1860">
              <w:rPr>
                <w:rFonts w:asciiTheme="minorHAnsi" w:eastAsiaTheme="minorEastAsia" w:hAnsiTheme="minorHAnsi" w:cstheme="minorBidi"/>
                <w:noProof/>
                <w:sz w:val="22"/>
                <w:szCs w:val="22"/>
              </w:rPr>
              <w:tab/>
            </w:r>
            <w:r w:rsidR="007F1860" w:rsidRPr="00810C9D">
              <w:rPr>
                <w:rStyle w:val="Hyperlink"/>
                <w:b/>
                <w:bCs/>
                <w:noProof/>
              </w:rPr>
              <w:t>Thiết lập nhận/không nhận email thông báo hóa đơn thay đổi trạng thái</w:t>
            </w:r>
            <w:r w:rsidR="007F1860">
              <w:rPr>
                <w:noProof/>
                <w:webHidden/>
              </w:rPr>
              <w:tab/>
            </w:r>
            <w:r w:rsidR="007F1860">
              <w:rPr>
                <w:noProof/>
                <w:webHidden/>
              </w:rPr>
              <w:fldChar w:fldCharType="begin"/>
            </w:r>
            <w:r w:rsidR="007F1860">
              <w:rPr>
                <w:noProof/>
                <w:webHidden/>
              </w:rPr>
              <w:instrText xml:space="preserve"> PAGEREF _Toc217938720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48C13B55" w14:textId="744A24DE"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21" w:history="1">
            <w:r w:rsidR="007F1860" w:rsidRPr="00810C9D">
              <w:rPr>
                <w:rStyle w:val="Hyperlink"/>
                <w:b/>
                <w:bCs/>
                <w:noProof/>
              </w:rPr>
              <w:t>4.3.6.5</w:t>
            </w:r>
            <w:r w:rsidR="007F1860">
              <w:rPr>
                <w:rFonts w:asciiTheme="minorHAnsi" w:eastAsiaTheme="minorEastAsia" w:hAnsiTheme="minorHAnsi" w:cstheme="minorBidi"/>
                <w:noProof/>
                <w:sz w:val="22"/>
                <w:szCs w:val="22"/>
              </w:rPr>
              <w:tab/>
            </w:r>
            <w:r w:rsidR="007F1860" w:rsidRPr="00810C9D">
              <w:rPr>
                <w:rStyle w:val="Hyperlink"/>
                <w:b/>
                <w:bCs/>
                <w:noProof/>
              </w:rPr>
              <w:t>Kiểm tra thuế suất trên HD với trí tuệ nhân tạo MISA AVA</w:t>
            </w:r>
            <w:r w:rsidR="007F1860">
              <w:rPr>
                <w:noProof/>
                <w:webHidden/>
              </w:rPr>
              <w:tab/>
            </w:r>
            <w:r w:rsidR="007F1860">
              <w:rPr>
                <w:noProof/>
                <w:webHidden/>
              </w:rPr>
              <w:fldChar w:fldCharType="begin"/>
            </w:r>
            <w:r w:rsidR="007F1860">
              <w:rPr>
                <w:noProof/>
                <w:webHidden/>
              </w:rPr>
              <w:instrText xml:space="preserve"> PAGEREF _Toc217938721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380E1335" w14:textId="6208EA99" w:rsidR="007F1860" w:rsidRDefault="009B512A">
          <w:pPr>
            <w:pStyle w:val="TOC3"/>
            <w:tabs>
              <w:tab w:val="left" w:pos="1320"/>
              <w:tab w:val="right" w:leader="dot" w:pos="9026"/>
            </w:tabs>
            <w:rPr>
              <w:rFonts w:asciiTheme="minorHAnsi" w:eastAsiaTheme="minorEastAsia" w:hAnsiTheme="minorHAnsi" w:cstheme="minorBidi"/>
              <w:noProof/>
              <w:sz w:val="22"/>
              <w:szCs w:val="22"/>
            </w:rPr>
          </w:pPr>
          <w:hyperlink w:anchor="_Toc217938722" w:history="1">
            <w:r w:rsidR="007F1860" w:rsidRPr="00810C9D">
              <w:rPr>
                <w:rStyle w:val="Hyperlink"/>
                <w:b/>
                <w:bCs/>
                <w:noProof/>
              </w:rPr>
              <w:t>4.3.7</w:t>
            </w:r>
            <w:r w:rsidR="007F1860">
              <w:rPr>
                <w:rFonts w:asciiTheme="minorHAnsi" w:eastAsiaTheme="minorEastAsia" w:hAnsiTheme="minorHAnsi" w:cstheme="minorBidi"/>
                <w:noProof/>
                <w:sz w:val="22"/>
                <w:szCs w:val="22"/>
              </w:rPr>
              <w:tab/>
            </w:r>
            <w:r w:rsidR="007F1860" w:rsidRPr="00810C9D">
              <w:rPr>
                <w:rStyle w:val="Hyperlink"/>
                <w:b/>
                <w:bCs/>
                <w:noProof/>
              </w:rPr>
              <w:t>Tính năng khác</w:t>
            </w:r>
            <w:r w:rsidR="007F1860">
              <w:rPr>
                <w:noProof/>
                <w:webHidden/>
              </w:rPr>
              <w:tab/>
            </w:r>
            <w:r w:rsidR="007F1860">
              <w:rPr>
                <w:noProof/>
                <w:webHidden/>
              </w:rPr>
              <w:fldChar w:fldCharType="begin"/>
            </w:r>
            <w:r w:rsidR="007F1860">
              <w:rPr>
                <w:noProof/>
                <w:webHidden/>
              </w:rPr>
              <w:instrText xml:space="preserve"> PAGEREF _Toc217938722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F039E3E" w14:textId="4B5F33DF" w:rsidR="007F1860" w:rsidRDefault="009B512A">
          <w:pPr>
            <w:pStyle w:val="TOC3"/>
            <w:tabs>
              <w:tab w:val="left" w:pos="1540"/>
              <w:tab w:val="right" w:leader="dot" w:pos="9026"/>
            </w:tabs>
            <w:rPr>
              <w:rFonts w:asciiTheme="minorHAnsi" w:eastAsiaTheme="minorEastAsia" w:hAnsiTheme="minorHAnsi" w:cstheme="minorBidi"/>
              <w:noProof/>
              <w:sz w:val="22"/>
              <w:szCs w:val="22"/>
            </w:rPr>
          </w:pPr>
          <w:hyperlink w:anchor="_Toc217938723" w:history="1">
            <w:r w:rsidR="007F1860" w:rsidRPr="00810C9D">
              <w:rPr>
                <w:rStyle w:val="Hyperlink"/>
                <w:b/>
                <w:bCs/>
                <w:noProof/>
              </w:rPr>
              <w:t>4.3.7.1</w:t>
            </w:r>
            <w:r w:rsidR="007F1860">
              <w:rPr>
                <w:rFonts w:asciiTheme="minorHAnsi" w:eastAsiaTheme="minorEastAsia" w:hAnsiTheme="minorHAnsi" w:cstheme="minorBidi"/>
                <w:noProof/>
                <w:sz w:val="22"/>
                <w:szCs w:val="22"/>
              </w:rPr>
              <w:tab/>
            </w:r>
            <w:r w:rsidR="007F1860" w:rsidRPr="00810C9D">
              <w:rPr>
                <w:rStyle w:val="Hyperlink"/>
                <w:b/>
                <w:bCs/>
                <w:noProof/>
              </w:rPr>
              <w:t>Danh sách tính năng mới phát triển theo từng phiên bản</w:t>
            </w:r>
            <w:r w:rsidR="007F1860">
              <w:rPr>
                <w:noProof/>
                <w:webHidden/>
              </w:rPr>
              <w:tab/>
            </w:r>
            <w:r w:rsidR="007F1860">
              <w:rPr>
                <w:noProof/>
                <w:webHidden/>
              </w:rPr>
              <w:fldChar w:fldCharType="begin"/>
            </w:r>
            <w:r w:rsidR="007F1860">
              <w:rPr>
                <w:noProof/>
                <w:webHidden/>
              </w:rPr>
              <w:instrText xml:space="preserve"> PAGEREF _Toc217938723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8DA56AA" w14:textId="7768CE68"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724" w:history="1">
            <w:r w:rsidR="007F1860" w:rsidRPr="00810C9D">
              <w:rPr>
                <w:rStyle w:val="Hyperlink"/>
                <w:b/>
                <w:bCs/>
                <w:noProof/>
              </w:rPr>
              <w:t>5.</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CỐT LÕI (CORE BUSINESS PROCESSES)</w:t>
            </w:r>
            <w:r w:rsidR="007F1860">
              <w:rPr>
                <w:noProof/>
                <w:webHidden/>
              </w:rPr>
              <w:tab/>
            </w:r>
            <w:r w:rsidR="007F1860">
              <w:rPr>
                <w:noProof/>
                <w:webHidden/>
              </w:rPr>
              <w:fldChar w:fldCharType="begin"/>
            </w:r>
            <w:r w:rsidR="007F1860">
              <w:rPr>
                <w:noProof/>
                <w:webHidden/>
              </w:rPr>
              <w:instrText xml:space="preserve"> PAGEREF _Toc217938724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B3B7CB2" w14:textId="385FDA60"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25" w:history="1">
            <w:r w:rsidR="007F1860" w:rsidRPr="00810C9D">
              <w:rPr>
                <w:rStyle w:val="Hyperlink"/>
                <w:b/>
                <w:bCs/>
                <w:noProof/>
              </w:rPr>
              <w:t>5.1</w:t>
            </w:r>
            <w:r w:rsidR="007F1860">
              <w:rPr>
                <w:rFonts w:asciiTheme="minorHAnsi" w:eastAsiaTheme="minorEastAsia" w:hAnsiTheme="minorHAnsi" w:cstheme="minorBidi"/>
                <w:noProof/>
                <w:sz w:val="22"/>
                <w:szCs w:val="22"/>
              </w:rPr>
              <w:tab/>
            </w:r>
            <w:r w:rsidR="007F1860" w:rsidRPr="00810C9D">
              <w:rPr>
                <w:rStyle w:val="Hyperlink"/>
                <w:b/>
                <w:bCs/>
                <w:noProof/>
              </w:rPr>
              <w:t>Quy trình phát hành Hóa đơn (Invoice Issuance)</w:t>
            </w:r>
            <w:r w:rsidR="007F1860">
              <w:rPr>
                <w:noProof/>
                <w:webHidden/>
              </w:rPr>
              <w:tab/>
            </w:r>
            <w:r w:rsidR="007F1860">
              <w:rPr>
                <w:noProof/>
                <w:webHidden/>
              </w:rPr>
              <w:fldChar w:fldCharType="begin"/>
            </w:r>
            <w:r w:rsidR="007F1860">
              <w:rPr>
                <w:noProof/>
                <w:webHidden/>
              </w:rPr>
              <w:instrText xml:space="preserve"> PAGEREF _Toc217938725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42B7057" w14:textId="21D1DC36"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26" w:history="1">
            <w:r w:rsidR="007F1860" w:rsidRPr="00810C9D">
              <w:rPr>
                <w:rStyle w:val="Hyperlink"/>
                <w:b/>
                <w:bCs/>
                <w:noProof/>
              </w:rPr>
              <w:t>5.2</w:t>
            </w:r>
            <w:r w:rsidR="007F1860">
              <w:rPr>
                <w:rFonts w:asciiTheme="minorHAnsi" w:eastAsiaTheme="minorEastAsia" w:hAnsiTheme="minorHAnsi" w:cstheme="minorBidi"/>
                <w:noProof/>
                <w:sz w:val="22"/>
                <w:szCs w:val="22"/>
              </w:rPr>
              <w:tab/>
            </w:r>
            <w:r w:rsidR="007F1860" w:rsidRPr="00810C9D">
              <w:rPr>
                <w:rStyle w:val="Hyperlink"/>
                <w:b/>
                <w:bCs/>
                <w:noProof/>
              </w:rPr>
              <w:t>Quy trình quản lý cấu hình (Configuration Management)</w:t>
            </w:r>
            <w:r w:rsidR="007F1860">
              <w:rPr>
                <w:noProof/>
                <w:webHidden/>
              </w:rPr>
              <w:tab/>
            </w:r>
            <w:r w:rsidR="007F1860">
              <w:rPr>
                <w:noProof/>
                <w:webHidden/>
              </w:rPr>
              <w:fldChar w:fldCharType="begin"/>
            </w:r>
            <w:r w:rsidR="007F1860">
              <w:rPr>
                <w:noProof/>
                <w:webHidden/>
              </w:rPr>
              <w:instrText xml:space="preserve"> PAGEREF _Toc217938726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1816B83" w14:textId="7BB8FC9E"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27" w:history="1">
            <w:r w:rsidR="007F1860" w:rsidRPr="00810C9D">
              <w:rPr>
                <w:rStyle w:val="Hyperlink"/>
                <w:b/>
                <w:bCs/>
                <w:noProof/>
              </w:rPr>
              <w:t>5.3</w:t>
            </w:r>
            <w:r w:rsidR="007F1860">
              <w:rPr>
                <w:rFonts w:asciiTheme="minorHAnsi" w:eastAsiaTheme="minorEastAsia" w:hAnsiTheme="minorHAnsi" w:cstheme="minorBidi"/>
                <w:noProof/>
                <w:sz w:val="22"/>
                <w:szCs w:val="22"/>
              </w:rPr>
              <w:tab/>
            </w:r>
            <w:r w:rsidR="007F1860" w:rsidRPr="00810C9D">
              <w:rPr>
                <w:rStyle w:val="Hyperlink"/>
                <w:b/>
                <w:bCs/>
                <w:noProof/>
              </w:rPr>
              <w:t>Chiến lược lưu trữ (</w:t>
            </w:r>
            <w:r w:rsidR="007F1860" w:rsidRPr="00810C9D">
              <w:rPr>
                <w:rStyle w:val="Hyperlink"/>
                <w:b/>
                <w:noProof/>
              </w:rPr>
              <w:t>Dual-Database Strategy</w:t>
            </w:r>
            <w:r w:rsidR="007F1860" w:rsidRPr="00810C9D">
              <w:rPr>
                <w:rStyle w:val="Hyperlink"/>
                <w:b/>
                <w:bCs/>
                <w:noProof/>
              </w:rPr>
              <w:t>)</w:t>
            </w:r>
            <w:r w:rsidR="007F1860">
              <w:rPr>
                <w:noProof/>
                <w:webHidden/>
              </w:rPr>
              <w:tab/>
            </w:r>
            <w:r w:rsidR="007F1860">
              <w:rPr>
                <w:noProof/>
                <w:webHidden/>
              </w:rPr>
              <w:fldChar w:fldCharType="begin"/>
            </w:r>
            <w:r w:rsidR="007F1860">
              <w:rPr>
                <w:noProof/>
                <w:webHidden/>
              </w:rPr>
              <w:instrText xml:space="preserve"> PAGEREF _Toc217938727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2D063305" w14:textId="3F41960B" w:rsidR="007F1860" w:rsidRDefault="009B512A">
          <w:pPr>
            <w:pStyle w:val="TOC2"/>
            <w:tabs>
              <w:tab w:val="left" w:pos="880"/>
              <w:tab w:val="right" w:leader="dot" w:pos="9026"/>
            </w:tabs>
            <w:rPr>
              <w:rFonts w:asciiTheme="minorHAnsi" w:eastAsiaTheme="minorEastAsia" w:hAnsiTheme="minorHAnsi" w:cstheme="minorBidi"/>
              <w:noProof/>
              <w:sz w:val="22"/>
              <w:szCs w:val="22"/>
            </w:rPr>
          </w:pPr>
          <w:hyperlink w:anchor="_Toc217938728" w:history="1">
            <w:r w:rsidR="007F1860" w:rsidRPr="00810C9D">
              <w:rPr>
                <w:rStyle w:val="Hyperlink"/>
                <w:b/>
                <w:bCs/>
                <w:noProof/>
              </w:rPr>
              <w:t>5.4</w:t>
            </w:r>
            <w:r w:rsidR="007F1860">
              <w:rPr>
                <w:rFonts w:asciiTheme="minorHAnsi" w:eastAsiaTheme="minorEastAsia" w:hAnsiTheme="minorHAnsi" w:cstheme="minorBidi"/>
                <w:noProof/>
                <w:sz w:val="22"/>
                <w:szCs w:val="22"/>
              </w:rPr>
              <w:tab/>
            </w:r>
            <w:r w:rsidR="007F1860" w:rsidRPr="00810C9D">
              <w:rPr>
                <w:rStyle w:val="Hyperlink"/>
                <w:b/>
                <w:bCs/>
                <w:noProof/>
              </w:rPr>
              <w:t>Khả năng chịu tải và hiệu suất</w:t>
            </w:r>
            <w:r w:rsidR="007F1860">
              <w:rPr>
                <w:noProof/>
                <w:webHidden/>
              </w:rPr>
              <w:tab/>
            </w:r>
            <w:r w:rsidR="007F1860">
              <w:rPr>
                <w:noProof/>
                <w:webHidden/>
              </w:rPr>
              <w:fldChar w:fldCharType="begin"/>
            </w:r>
            <w:r w:rsidR="007F1860">
              <w:rPr>
                <w:noProof/>
                <w:webHidden/>
              </w:rPr>
              <w:instrText xml:space="preserve"> PAGEREF _Toc217938728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1E003A8" w14:textId="6D0FA3EA"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729" w:history="1">
            <w:r w:rsidR="007F1860" w:rsidRPr="00810C9D">
              <w:rPr>
                <w:rStyle w:val="Hyperlink"/>
                <w:b/>
                <w:bCs/>
                <w:noProof/>
              </w:rPr>
              <w:t>6.</w:t>
            </w:r>
            <w:r w:rsidR="007F1860">
              <w:rPr>
                <w:rFonts w:asciiTheme="minorHAnsi" w:eastAsiaTheme="minorEastAsia" w:hAnsiTheme="minorHAnsi" w:cstheme="minorBidi"/>
                <w:noProof/>
                <w:sz w:val="22"/>
                <w:szCs w:val="22"/>
              </w:rPr>
              <w:tab/>
            </w:r>
            <w:r w:rsidR="007F1860" w:rsidRPr="00810C9D">
              <w:rPr>
                <w:rStyle w:val="Hyperlink"/>
                <w:b/>
                <w:bCs/>
                <w:noProof/>
              </w:rPr>
              <w:t>QUẢN TRỊ RỦI RO &amp; TUÂN THỦ (RISK &amp; COMPLIANCE)</w:t>
            </w:r>
            <w:r w:rsidR="007F1860">
              <w:rPr>
                <w:noProof/>
                <w:webHidden/>
              </w:rPr>
              <w:tab/>
            </w:r>
            <w:r w:rsidR="007F1860">
              <w:rPr>
                <w:noProof/>
                <w:webHidden/>
              </w:rPr>
              <w:fldChar w:fldCharType="begin"/>
            </w:r>
            <w:r w:rsidR="007F1860">
              <w:rPr>
                <w:noProof/>
                <w:webHidden/>
              </w:rPr>
              <w:instrText xml:space="preserve"> PAGEREF _Toc217938729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9F930C0" w14:textId="21E5B245"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730" w:history="1">
            <w:r w:rsidR="007F1860" w:rsidRPr="00810C9D">
              <w:rPr>
                <w:rStyle w:val="Hyperlink"/>
                <w:b/>
                <w:bCs/>
                <w:noProof/>
              </w:rPr>
              <w:t>7.</w:t>
            </w:r>
            <w:r w:rsidR="007F1860">
              <w:rPr>
                <w:rFonts w:asciiTheme="minorHAnsi" w:eastAsiaTheme="minorEastAsia" w:hAnsiTheme="minorHAnsi" w:cstheme="minorBidi"/>
                <w:noProof/>
                <w:sz w:val="22"/>
                <w:szCs w:val="22"/>
              </w:rPr>
              <w:tab/>
            </w:r>
            <w:r w:rsidR="007F1860" w:rsidRPr="00810C9D">
              <w:rPr>
                <w:rStyle w:val="Hyperlink"/>
                <w:b/>
                <w:bCs/>
                <w:noProof/>
              </w:rPr>
              <w:t>ĐỊNH HƯỚNG MỞ RỘNG (FUTURE ROADMAP)</w:t>
            </w:r>
            <w:r w:rsidR="007F1860">
              <w:rPr>
                <w:noProof/>
                <w:webHidden/>
              </w:rPr>
              <w:tab/>
            </w:r>
            <w:r w:rsidR="007F1860">
              <w:rPr>
                <w:noProof/>
                <w:webHidden/>
              </w:rPr>
              <w:fldChar w:fldCharType="begin"/>
            </w:r>
            <w:r w:rsidR="007F1860">
              <w:rPr>
                <w:noProof/>
                <w:webHidden/>
              </w:rPr>
              <w:instrText xml:space="preserve"> PAGEREF _Toc217938730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17D02519" w14:textId="5B664C2C" w:rsidR="007F1860" w:rsidRDefault="009B512A">
          <w:pPr>
            <w:pStyle w:val="TOC1"/>
            <w:tabs>
              <w:tab w:val="left" w:pos="660"/>
              <w:tab w:val="right" w:leader="dot" w:pos="9026"/>
            </w:tabs>
            <w:rPr>
              <w:rFonts w:asciiTheme="minorHAnsi" w:eastAsiaTheme="minorEastAsia" w:hAnsiTheme="minorHAnsi" w:cstheme="minorBidi"/>
              <w:noProof/>
              <w:sz w:val="22"/>
              <w:szCs w:val="22"/>
            </w:rPr>
          </w:pPr>
          <w:hyperlink w:anchor="_Toc217938731" w:history="1">
            <w:r w:rsidR="007F1860" w:rsidRPr="00810C9D">
              <w:rPr>
                <w:rStyle w:val="Hyperlink"/>
                <w:b/>
                <w:bCs/>
                <w:noProof/>
              </w:rPr>
              <w:t>8.</w:t>
            </w:r>
            <w:r w:rsidR="007F1860">
              <w:rPr>
                <w:rFonts w:asciiTheme="minorHAnsi" w:eastAsiaTheme="minorEastAsia" w:hAnsiTheme="minorHAnsi" w:cstheme="minorBidi"/>
                <w:noProof/>
                <w:sz w:val="22"/>
                <w:szCs w:val="22"/>
              </w:rPr>
              <w:tab/>
            </w:r>
            <w:r w:rsidR="007F1860" w:rsidRPr="00810C9D">
              <w:rPr>
                <w:rStyle w:val="Hyperlink"/>
                <w:b/>
                <w:bCs/>
                <w:noProof/>
              </w:rPr>
              <w:t>TÀI LIỆU THAM KHẢO:</w:t>
            </w:r>
            <w:r w:rsidR="007F1860">
              <w:rPr>
                <w:noProof/>
                <w:webHidden/>
              </w:rPr>
              <w:tab/>
            </w:r>
            <w:r w:rsidR="007F1860">
              <w:rPr>
                <w:noProof/>
                <w:webHidden/>
              </w:rPr>
              <w:fldChar w:fldCharType="begin"/>
            </w:r>
            <w:r w:rsidR="007F1860">
              <w:rPr>
                <w:noProof/>
                <w:webHidden/>
              </w:rPr>
              <w:instrText xml:space="preserve"> PAGEREF _Toc217938731 \h </w:instrText>
            </w:r>
            <w:r w:rsidR="007F1860">
              <w:rPr>
                <w:noProof/>
                <w:webHidden/>
              </w:rPr>
            </w:r>
            <w:r w:rsidR="007F1860">
              <w:rPr>
                <w:noProof/>
                <w:webHidden/>
              </w:rPr>
              <w:fldChar w:fldCharType="separate"/>
            </w:r>
            <w:r w:rsidR="007F1860">
              <w:rPr>
                <w:noProof/>
                <w:webHidden/>
              </w:rPr>
              <w:t>219</w:t>
            </w:r>
            <w:r w:rsidR="007F1860">
              <w:rPr>
                <w:noProof/>
                <w:webHidden/>
              </w:rPr>
              <w:fldChar w:fldCharType="end"/>
            </w:r>
          </w:hyperlink>
        </w:p>
        <w:p w14:paraId="5D129413" w14:textId="229053F6"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7938698"/>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Giới Thiệu</w:t>
      </w:r>
    </w:p>
    <w:p w14:paraId="56C120E3" w14:textId="4088A267" w:rsidR="00BD33F5"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EInvoiceHub đóng vai trò là một lớp trung gian (Middleware) kết nối các doanh nghiệp (Merchants) với nhiều nhà cung cấp hóa đơn điện tử (E-Invoice Providers) khác nhau tại Việt Nam (VNPT, Viettel, MISA...)</w:t>
      </w:r>
      <w:r w:rsidR="007C2EE8" w:rsidRPr="00A663E2">
        <w:rPr>
          <w:bCs/>
          <w:color w:val="000000" w:themeColor="text1"/>
          <w:szCs w:val="26"/>
        </w:rPr>
        <w:t xml:space="preserve"> </w:t>
      </w:r>
      <w:r w:rsidRPr="00A663E2">
        <w:rPr>
          <w:bCs/>
          <w:color w:val="000000" w:themeColor="text1"/>
          <w:szCs w:val="26"/>
        </w:rPr>
        <w:t>.</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1]</w:t>
      </w:r>
      <w:r w:rsidR="00D2204F" w:rsidRPr="00A663E2">
        <w:rPr>
          <w:bCs/>
          <w:color w:val="000000" w:themeColor="text1"/>
          <w:szCs w:val="26"/>
        </w:rPr>
        <w:fldChar w:fldCharType="end"/>
      </w:r>
    </w:p>
    <w:p w14:paraId="78F0110C" w14:textId="42FE676F" w:rsidR="00B8206E"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Mục tiêu chính để giảm bớt sự phức tạp khi tích hợp API riêng lẻ của từng nhà cung cấp và cung cấp một cổng quản lý hóa đơn tập trung. Mang đến giá trị cốt lõi về tính lính linh hoạt (Adapter Pattern), khả năng mở rộng (Microservices/Kubernetes), và hiệu suất cao (Java 21 Virtual Threads).</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2]</w:t>
      </w:r>
      <w:r w:rsidR="00D2204F" w:rsidRPr="00A663E2">
        <w:rPr>
          <w:bCs/>
          <w:color w:val="000000" w:themeColor="text1"/>
          <w:szCs w:val="26"/>
        </w:rPr>
        <w:fldChar w:fldCharType="end"/>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Cơ sở lý thuyết và công nghệ cốt lõi</w:t>
      </w:r>
    </w:p>
    <w:p w14:paraId="07B007E5" w14:textId="779C1C87" w:rsidR="00A663E2" w:rsidRDefault="00A663E2" w:rsidP="00A663E2">
      <w:pPr>
        <w:spacing w:line="360" w:lineRule="auto"/>
        <w:ind w:left="360" w:firstLine="360"/>
        <w:jc w:val="both"/>
        <w:rPr>
          <w:bCs/>
          <w:color w:val="000000" w:themeColor="text1"/>
          <w:szCs w:val="26"/>
        </w:rPr>
      </w:pPr>
      <w:r>
        <w:rPr>
          <w:b/>
          <w:bCs/>
          <w:color w:val="000000" w:themeColor="text1"/>
          <w:szCs w:val="26"/>
        </w:rPr>
        <w:t xml:space="preserve"> </w:t>
      </w:r>
      <w:r w:rsidRPr="00A663E2">
        <w:rPr>
          <w:bCs/>
          <w:color w:val="000000" w:themeColor="text1"/>
          <w:szCs w:val="26"/>
        </w:rPr>
        <w:t>Hệ thống được xây dựng trên nền tảng các lý thuyết kỹ thuật phần mềm tiên tiến nhất hiện nay qua kiến trúc Adapter Pattern, đây là "trái tim" của hệ thống, cho phép chuyển đổi các yêu cầu chuẩn hóa từ Hub sang các định dạng API đặc thù (XML, JSON, SOAP) của từng nhà cung cấp mà không làm thay đổi logic lõi. Công nghệ điện toán đám mây &amp; Containerization, triển khai trên môi trường Kubernetes (K8s) giúp hệ thống có khả năng tự co giãn (Auto-scaling) và chịu lỗi cao (High Availability). Kết hơp với Java 21 Virtual Threads tận dụng tối đa sức mạnh của luồng ảo để xử lý hàng nghìn yêu cầu I/O đồng thời (gọi API sang nhà cung cấp) mà không gây nghẽn tài nguyên (Thread Pinning). Cuối cùng Hybrid Database Strategy kết hợp giữa MySQL (đảm bảo tính toàn vẹn dữ liệu cho định danh Merchant) và MongoDB (lưu trữ Payload hóa đơn khổng lồ, phi cấu trúc).</w:t>
      </w:r>
    </w:p>
    <w:p w14:paraId="3AFF64B3" w14:textId="192561ED" w:rsidR="00471D18" w:rsidRDefault="00471D18" w:rsidP="00A663E2">
      <w:pPr>
        <w:spacing w:line="360" w:lineRule="auto"/>
        <w:ind w:left="360" w:firstLine="360"/>
        <w:jc w:val="both"/>
        <w:rPr>
          <w:bCs/>
          <w:color w:val="000000" w:themeColor="text1"/>
          <w:szCs w:val="26"/>
        </w:rPr>
      </w:pPr>
    </w:p>
    <w:p w14:paraId="4A2A8D99" w14:textId="4C58B6C8" w:rsidR="00471D18" w:rsidRDefault="00471D18" w:rsidP="00A663E2">
      <w:pPr>
        <w:spacing w:line="360" w:lineRule="auto"/>
        <w:ind w:left="360" w:firstLine="360"/>
        <w:jc w:val="both"/>
        <w:rPr>
          <w:bCs/>
          <w:color w:val="000000" w:themeColor="text1"/>
          <w:szCs w:val="26"/>
        </w:rPr>
      </w:pPr>
    </w:p>
    <w:p w14:paraId="0268ED5A" w14:textId="4AF7F956" w:rsidR="00471D18" w:rsidRDefault="00471D18" w:rsidP="00A663E2">
      <w:pPr>
        <w:spacing w:line="360" w:lineRule="auto"/>
        <w:ind w:left="360" w:firstLine="360"/>
        <w:jc w:val="both"/>
        <w:rPr>
          <w:bCs/>
          <w:color w:val="000000" w:themeColor="text1"/>
          <w:szCs w:val="26"/>
        </w:rPr>
      </w:pPr>
    </w:p>
    <w:p w14:paraId="26253634" w14:textId="321FA27F" w:rsidR="00471D18" w:rsidRDefault="00471D18" w:rsidP="00A663E2">
      <w:pPr>
        <w:spacing w:line="360" w:lineRule="auto"/>
        <w:ind w:left="360" w:firstLine="360"/>
        <w:jc w:val="both"/>
        <w:rPr>
          <w:bCs/>
          <w:color w:val="000000" w:themeColor="text1"/>
          <w:szCs w:val="26"/>
        </w:rPr>
      </w:pPr>
    </w:p>
    <w:p w14:paraId="02A9AEF1" w14:textId="469E550E" w:rsidR="00471D18" w:rsidRDefault="00471D18" w:rsidP="00A663E2">
      <w:pPr>
        <w:spacing w:line="360" w:lineRule="auto"/>
        <w:ind w:left="360" w:firstLine="360"/>
        <w:jc w:val="both"/>
        <w:rPr>
          <w:bCs/>
          <w:color w:val="000000" w:themeColor="text1"/>
          <w:szCs w:val="26"/>
        </w:rPr>
      </w:pPr>
    </w:p>
    <w:p w14:paraId="4331CFF4" w14:textId="77777777" w:rsidR="00471D18" w:rsidRPr="00A663E2" w:rsidRDefault="00471D18" w:rsidP="00A663E2">
      <w:pPr>
        <w:spacing w:line="360" w:lineRule="auto"/>
        <w:ind w:left="360" w:firstLine="360"/>
        <w:jc w:val="both"/>
        <w:rPr>
          <w:bCs/>
          <w:color w:val="000000" w:themeColor="text1"/>
          <w:sz w:val="28"/>
          <w:szCs w:val="28"/>
        </w:rPr>
      </w:pP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2" w:name="_Toc217938699"/>
      <w:r>
        <w:rPr>
          <w:b/>
          <w:bCs/>
          <w:color w:val="000000" w:themeColor="text1"/>
          <w:sz w:val="28"/>
          <w:szCs w:val="28"/>
        </w:rPr>
        <w:lastRenderedPageBreak/>
        <w:t xml:space="preserve">CÁC </w:t>
      </w:r>
      <w:r w:rsidRPr="00BD33F5">
        <w:rPr>
          <w:b/>
          <w:bCs/>
          <w:color w:val="000000" w:themeColor="text1"/>
          <w:sz w:val="28"/>
          <w:szCs w:val="28"/>
        </w:rPr>
        <w:t>ĐỐI TƯỢNG THAM GIA (ACTORS &amp; STAKEHOLDERS)</w:t>
      </w:r>
      <w:bookmarkEnd w:id="2"/>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 w:name="_Toc217938700"/>
      <w:r w:rsidRPr="00A663E2">
        <w:rPr>
          <w:b/>
          <w:bCs/>
          <w:color w:val="000000" w:themeColor="text1"/>
          <w:sz w:val="28"/>
          <w:szCs w:val="28"/>
        </w:rPr>
        <w:t>NGHIỆP VỤ HÓA ĐƠN</w:t>
      </w:r>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giá trị gia tăng</w:t>
      </w:r>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r>
        <w:rPr>
          <w:b/>
          <w:bCs/>
          <w:color w:val="000000" w:themeColor="text1"/>
          <w:sz w:val="28"/>
          <w:szCs w:val="28"/>
        </w:rPr>
        <w:t>Hóa đơn</w:t>
      </w:r>
      <w:r w:rsidRPr="00A663E2">
        <w:rPr>
          <w:b/>
          <w:bCs/>
          <w:color w:val="000000" w:themeColor="text1"/>
          <w:sz w:val="28"/>
          <w:szCs w:val="28"/>
        </w:rPr>
        <w:t xml:space="preserve"> điện tử</w:t>
      </w:r>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lastRenderedPageBreak/>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điện tử khởi tạo từ máy tính tiền</w:t>
      </w:r>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4" w:name="_Toc217938724"/>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4"/>
    </w:p>
    <w:p w14:paraId="6D442860"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5" w:name="_Toc217938725"/>
      <w:r>
        <w:rPr>
          <w:b/>
          <w:bCs/>
          <w:color w:val="000000" w:themeColor="text1"/>
          <w:sz w:val="28"/>
          <w:szCs w:val="28"/>
        </w:rPr>
        <w:t>Quy trình phát hành Hóa đơn (Invoice Issuance)</w:t>
      </w:r>
      <w:bookmarkEnd w:id="5"/>
    </w:p>
    <w:p w14:paraId="627ADF10" w14:textId="77777777" w:rsidR="00471D18" w:rsidRDefault="00471D18" w:rsidP="00471D18">
      <w:pPr>
        <w:keepNext/>
      </w:pPr>
      <w:r>
        <w:rPr>
          <w:b/>
          <w:bCs/>
          <w:noProof/>
          <w:color w:val="000000" w:themeColor="text1"/>
          <w:sz w:val="28"/>
          <w:szCs w:val="28"/>
        </w:rPr>
        <w:lastRenderedPageBreak/>
        <w:drawing>
          <wp:inline distT="0" distB="0" distL="0" distR="0" wp14:anchorId="74C7F471" wp14:editId="22A7AF26">
            <wp:extent cx="5985524" cy="3519376"/>
            <wp:effectExtent l="0" t="0" r="0"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flowchart-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85524" cy="3519376"/>
                    </a:xfrm>
                    <a:prstGeom prst="rect">
                      <a:avLst/>
                    </a:prstGeom>
                  </pic:spPr>
                </pic:pic>
              </a:graphicData>
            </a:graphic>
          </wp:inline>
        </w:drawing>
      </w:r>
    </w:p>
    <w:p w14:paraId="428564A1" w14:textId="562F22E8" w:rsidR="006D68C7" w:rsidRDefault="00471D18" w:rsidP="00471D18">
      <w:pPr>
        <w:pStyle w:val="Caption"/>
      </w:pPr>
      <w:r>
        <w:t xml:space="preserve">Hình </w:t>
      </w:r>
      <w:fldSimple w:instr=" SEQ Hình \* ARABIC ">
        <w:r>
          <w:rPr>
            <w:noProof/>
          </w:rPr>
          <w:t>1</w:t>
        </w:r>
      </w:fldSimple>
      <w:r>
        <w:t>: Flowchart Diagram – Sơ đồ luồng</w:t>
      </w:r>
    </w:p>
    <w:p w14:paraId="2E53BA11" w14:textId="3CB3AE51" w:rsidR="00471D18" w:rsidRDefault="00471D18" w:rsidP="00471D18"/>
    <w:p w14:paraId="54333CD1" w14:textId="03FCFE87" w:rsidR="00434AA1" w:rsidRDefault="00434AA1" w:rsidP="00471D18"/>
    <w:p w14:paraId="1BBD3C8A" w14:textId="43364330" w:rsidR="00434AA1" w:rsidRDefault="00434AA1" w:rsidP="00471D18"/>
    <w:p w14:paraId="13BC6F51" w14:textId="3A85B3A1" w:rsidR="00434AA1" w:rsidRDefault="00434AA1" w:rsidP="00471D18"/>
    <w:p w14:paraId="3648F2F1" w14:textId="1C4D9585" w:rsidR="00434AA1" w:rsidRDefault="00434AA1" w:rsidP="00471D18"/>
    <w:p w14:paraId="38B30CEF" w14:textId="41267CCE" w:rsidR="00434AA1" w:rsidRDefault="00434AA1" w:rsidP="00471D18"/>
    <w:p w14:paraId="7C8EC0DA" w14:textId="77777777" w:rsidR="00434AA1" w:rsidRPr="00471D18" w:rsidRDefault="00434AA1" w:rsidP="00471D18">
      <w:bookmarkStart w:id="6" w:name="_GoBack"/>
      <w:bookmarkEnd w:id="6"/>
    </w:p>
    <w:p w14:paraId="43DAD361" w14:textId="2484573A" w:rsidR="006D68C7" w:rsidRDefault="006D68C7" w:rsidP="006D68C7">
      <w:pPr>
        <w:jc w:val="center"/>
        <w:rPr>
          <w:b/>
          <w:bCs/>
          <w:color w:val="000000" w:themeColor="text1"/>
          <w:sz w:val="28"/>
          <w:szCs w:val="28"/>
        </w:rPr>
      </w:pPr>
      <w:r w:rsidRPr="006D68C7">
        <w:rPr>
          <w:b/>
          <w:bCs/>
          <w:noProof/>
          <w:color w:val="000000" w:themeColor="text1"/>
          <w:sz w:val="28"/>
          <w:szCs w:val="28"/>
        </w:rPr>
        <w:lastRenderedPageBreak/>
        <w:drawing>
          <wp:inline distT="0" distB="0" distL="0" distR="0" wp14:anchorId="04130326" wp14:editId="2E50A5B5">
            <wp:extent cx="5737860" cy="261302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2613025"/>
                    </a:xfrm>
                    <a:prstGeom prst="rect">
                      <a:avLst/>
                    </a:prstGeom>
                  </pic:spPr>
                </pic:pic>
              </a:graphicData>
            </a:graphic>
          </wp:inline>
        </w:drawing>
      </w:r>
    </w:p>
    <w:p w14:paraId="1B9E4452" w14:textId="77777777" w:rsidR="006D68C7" w:rsidRDefault="006D68C7" w:rsidP="006D68C7">
      <w:pPr>
        <w:keepNext/>
        <w:jc w:val="center"/>
      </w:pPr>
      <w:r w:rsidRPr="006D68C7">
        <w:rPr>
          <w:b/>
          <w:bCs/>
          <w:noProof/>
          <w:color w:val="000000" w:themeColor="text1"/>
          <w:sz w:val="28"/>
          <w:szCs w:val="28"/>
        </w:rPr>
        <w:drawing>
          <wp:inline distT="0" distB="0" distL="0" distR="0" wp14:anchorId="3E5377DD" wp14:editId="35E68D04">
            <wp:extent cx="5737860" cy="20828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2082800"/>
                    </a:xfrm>
                    <a:prstGeom prst="rect">
                      <a:avLst/>
                    </a:prstGeom>
                  </pic:spPr>
                </pic:pic>
              </a:graphicData>
            </a:graphic>
          </wp:inline>
        </w:drawing>
      </w:r>
    </w:p>
    <w:p w14:paraId="2E5931AA" w14:textId="552AD807" w:rsidR="006D68C7" w:rsidRDefault="006D68C7" w:rsidP="006D68C7">
      <w:pPr>
        <w:pStyle w:val="Caption"/>
        <w:rPr>
          <w:b w:val="0"/>
          <w:bCs/>
          <w:sz w:val="28"/>
          <w:szCs w:val="28"/>
        </w:rPr>
      </w:pPr>
      <w:r>
        <w:t xml:space="preserve">Hình </w:t>
      </w:r>
      <w:fldSimple w:instr=" SEQ Hình \* ARABIC ">
        <w:r w:rsidR="00471D18">
          <w:rPr>
            <w:noProof/>
          </w:rPr>
          <w:t>2</w:t>
        </w:r>
      </w:fldSimple>
      <w:r>
        <w:t xml:space="preserve">: </w:t>
      </w:r>
      <w:r w:rsidRPr="006D68C7">
        <w:t>Sơ đồ Sequence - Chi Tiết Quy Trình</w:t>
      </w:r>
    </w:p>
    <w:p w14:paraId="57037D80" w14:textId="77777777" w:rsidR="006D68C7" w:rsidRDefault="006D68C7" w:rsidP="006D68C7">
      <w:pPr>
        <w:rPr>
          <w:b/>
          <w:bCs/>
          <w:color w:val="000000" w:themeColor="text1"/>
          <w:sz w:val="28"/>
          <w:szCs w:val="28"/>
        </w:rPr>
      </w:pPr>
    </w:p>
    <w:p w14:paraId="4228172F" w14:textId="77777777" w:rsidR="006D68C7" w:rsidRDefault="006D68C7" w:rsidP="006D68C7">
      <w:pPr>
        <w:keepNext/>
        <w:jc w:val="center"/>
      </w:pPr>
      <w:r w:rsidRPr="006D68C7">
        <w:rPr>
          <w:b/>
          <w:bCs/>
          <w:noProof/>
          <w:color w:val="000000" w:themeColor="text1"/>
          <w:sz w:val="28"/>
          <w:szCs w:val="28"/>
        </w:rPr>
        <w:lastRenderedPageBreak/>
        <w:drawing>
          <wp:inline distT="0" distB="0" distL="0" distR="0" wp14:anchorId="17BCB0EF" wp14:editId="3CDC811D">
            <wp:extent cx="5737860" cy="49542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954270"/>
                    </a:xfrm>
                    <a:prstGeom prst="rect">
                      <a:avLst/>
                    </a:prstGeom>
                  </pic:spPr>
                </pic:pic>
              </a:graphicData>
            </a:graphic>
          </wp:inline>
        </w:drawing>
      </w:r>
    </w:p>
    <w:p w14:paraId="170E3966" w14:textId="33099EB0" w:rsidR="006D68C7" w:rsidRPr="006D68C7" w:rsidRDefault="006D68C7" w:rsidP="006D68C7">
      <w:pPr>
        <w:pStyle w:val="Caption"/>
        <w:rPr>
          <w:b w:val="0"/>
          <w:bCs/>
          <w:sz w:val="28"/>
          <w:szCs w:val="28"/>
        </w:rPr>
      </w:pPr>
      <w:r>
        <w:t xml:space="preserve">Hình </w:t>
      </w:r>
      <w:fldSimple w:instr=" SEQ Hình \* ARABIC ">
        <w:r w:rsidR="00471D18">
          <w:rPr>
            <w:noProof/>
          </w:rPr>
          <w:t>3</w:t>
        </w:r>
      </w:fldSimple>
      <w:r>
        <w:t xml:space="preserve">: </w:t>
      </w:r>
      <w:r w:rsidRPr="006D68C7">
        <w:t>Sơ đồ State Machine – Trạng thái hóa đơn</w:t>
      </w:r>
    </w:p>
    <w:p w14:paraId="4790A981" w14:textId="77777777" w:rsidR="006D68C7" w:rsidRPr="006D68C7" w:rsidRDefault="006D68C7" w:rsidP="006D68C7">
      <w:pPr>
        <w:rPr>
          <w:b/>
          <w:bCs/>
          <w:color w:val="000000" w:themeColor="text1"/>
          <w:sz w:val="28"/>
          <w:szCs w:val="28"/>
        </w:rPr>
      </w:pPr>
    </w:p>
    <w:p w14:paraId="42F080CC"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1: Xác Thực API Key</w:t>
      </w:r>
    </w:p>
    <w:p w14:paraId="1F89F2B2" w14:textId="77777777" w:rsidR="006D68C7" w:rsidRPr="006D68C7" w:rsidRDefault="006D68C7" w:rsidP="006D68C7">
      <w:pPr>
        <w:ind w:firstLine="690"/>
        <w:jc w:val="both"/>
        <w:rPr>
          <w:bCs/>
          <w:color w:val="000000" w:themeColor="text1"/>
          <w:szCs w:val="26"/>
        </w:rPr>
      </w:pPr>
      <w:r w:rsidRPr="006D68C7">
        <w:rPr>
          <w:bCs/>
          <w:color w:val="000000" w:themeColor="text1"/>
          <w:szCs w:val="26"/>
        </w:rPr>
        <w:t>Quy trình xuất hóa đơn bắt đầu từ lớp bảo mật, nơi ApiKeyFilter thực hiện kiểm tra và xác thực danh tính của merchant trước khi cho phép truy cập vào các endpoint. Filter này trích xuất hai header bắt buộc là X-CLIENT-ID và X-API-KEY từ mỗi request, sau đó thực hiện tra cứu trong bảng api_credentials trên MySQL để xác thực. Nếu thông tin xác thực hợp lệ, filter sẽ thiết lập SecurityContext và cho phép request đi tiếp; ngược lại, trả về mã lỗi 401 Unauthorized. Cơ chế này đảm bảo rằng chỉ các merchant đã đăng ký mới có thể sử dụng hệ thống xuất hóa đơn.</w:t>
      </w:r>
    </w:p>
    <w:p w14:paraId="0A304F50"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2: Chọn Provider và Adapter Pattern</w:t>
      </w:r>
    </w:p>
    <w:p w14:paraId="7A5F6FD3" w14:textId="77777777" w:rsidR="006D68C7" w:rsidRPr="006D68C7" w:rsidRDefault="006D68C7" w:rsidP="006D68C7">
      <w:pPr>
        <w:ind w:firstLine="690"/>
        <w:jc w:val="both"/>
        <w:rPr>
          <w:bCs/>
          <w:color w:val="000000" w:themeColor="text1"/>
          <w:szCs w:val="26"/>
        </w:rPr>
      </w:pPr>
      <w:r w:rsidRPr="006D68C7">
        <w:rPr>
          <w:bCs/>
          <w:color w:val="000000" w:themeColor="text1"/>
          <w:szCs w:val="26"/>
        </w:rPr>
        <w:t xml:space="preserve">Sau khi xác thực thành công, request được chuyển đến InvoiceController và tiếp tục xuống InvoiceService. Tại đây, ProviderFactory đóng vai trò quyết định adapter cụ thể nào sẽ được sử dụng dựa trên providerCode trong yêu cầu. Factory pattern cho phép </w:t>
      </w:r>
      <w:r w:rsidRPr="006D68C7">
        <w:rPr>
          <w:bCs/>
          <w:color w:val="000000" w:themeColor="text1"/>
          <w:szCs w:val="26"/>
        </w:rPr>
        <w:lastRenderedPageBreak/>
        <w:t>hệ thống dễ dàng mở rộng khi thêm nhà cung cấp mới mà không cần sửa đổi code hiện tại. Mỗi adapter (VnptAdapter, ViettelAdapter, BkavAdapter, MisaAdapter) implement interface InvoiceProvider chuẩn hóa, đảm bảo tính nhất quán trong cách xử lý và trả về kết quả.</w:t>
      </w:r>
    </w:p>
    <w:p w14:paraId="3A51E199"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3: Giao Tiếp với Provider Bên Ngoài</w:t>
      </w:r>
    </w:p>
    <w:p w14:paraId="72486C71" w14:textId="77777777" w:rsidR="006D68C7" w:rsidRPr="006D68C7" w:rsidRDefault="006D68C7" w:rsidP="006D68C7">
      <w:pPr>
        <w:ind w:firstLine="690"/>
        <w:jc w:val="both"/>
        <w:rPr>
          <w:bCs/>
          <w:color w:val="000000" w:themeColor="text1"/>
          <w:szCs w:val="26"/>
        </w:rPr>
      </w:pPr>
      <w:r w:rsidRPr="006D68C7">
        <w:rPr>
          <w:bCs/>
          <w:color w:val="000000" w:themeColor="text1"/>
          <w:szCs w:val="26"/>
        </w:rPr>
        <w:t>Mỗi nhà cung cấp hóa đơn điện tử có cơ chế giao tiếp khác nhau, đòi hỏi adapter phải xử lý tương ứng. VNPT và Viettel sử dụng REST API với định dạng JSON, adapter sẽ gọi HTTP POST và nhận phản hồi JSON. BKAV sử dụng WebService với yêu cầu mã hóa AES-256 cho payload, adapter phải thực hiện mã hóa trước khi gửi và giải mã phản hồi nhận được. MISA yêu cầu quy trình hai bước: trước tiên lấy Bearer Token từ endpoint xác thực, sau đó sử dụng token này trong các request tiếp theo. Tất cả các adapter đều xử lý timeout, retry logic và mapping dữ liệu giữa định dạng nội bộ và định dạng của provider.</w:t>
      </w:r>
    </w:p>
    <w:p w14:paraId="5F751E4A"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4: Lưu Trữ và Phản Hồi</w:t>
      </w:r>
    </w:p>
    <w:p w14:paraId="49F83FD2" w14:textId="2B17E4CF" w:rsidR="006D68C7" w:rsidRDefault="006D68C7" w:rsidP="006D68C7">
      <w:pPr>
        <w:ind w:firstLine="690"/>
        <w:jc w:val="both"/>
        <w:rPr>
          <w:bCs/>
          <w:color w:val="000000" w:themeColor="text1"/>
          <w:szCs w:val="26"/>
        </w:rPr>
      </w:pPr>
      <w:r w:rsidRPr="006D68C7">
        <w:rPr>
          <w:bCs/>
          <w:color w:val="000000" w:themeColor="text1"/>
          <w:szCs w:val="26"/>
        </w:rPr>
        <w:t>Sau khi nhận được phản hồi từ provider, service thực hiện cập nhật trạng thái hóa đơn trong MySQL thông qua JPA Repository. Metadata hóa đơn bao gồm mã số thuế, số hóa đơn, trạng thái, timestamp được lưu trong bảng invoice_metadata. Toàn bộ payload gốc và response từ provider được lưu trữ trong MongoDB để phục vụ truy vấn và kiểm tra khi cần thiết. Cuối cùng, kết quả được đóng gói vào InvoiceResponse và trả về cho client dưới dạng JSON với mã HTTP 200 OK nếu thành công, hoặc mã lỗi phù hợp nếu có vấn đề xảy ra trong quá trình xử lý.</w:t>
      </w:r>
    </w:p>
    <w:p w14:paraId="28F18272" w14:textId="77777777" w:rsidR="006D68C7" w:rsidRPr="00BD33F5" w:rsidRDefault="006D68C7" w:rsidP="006D68C7">
      <w:pPr>
        <w:jc w:val="both"/>
        <w:rPr>
          <w:bCs/>
          <w:color w:val="000000" w:themeColor="text1"/>
          <w:szCs w:val="26"/>
        </w:rPr>
      </w:pPr>
      <w:r>
        <w:rPr>
          <w:bCs/>
          <w:color w:val="000000" w:themeColor="text1"/>
          <w:szCs w:val="26"/>
        </w:rPr>
        <w:tab/>
      </w:r>
    </w:p>
    <w:p w14:paraId="00DAC7D7" w14:textId="787E8642" w:rsidR="006D68C7" w:rsidRPr="00BD33F5" w:rsidRDefault="006D68C7" w:rsidP="006D68C7">
      <w:pPr>
        <w:jc w:val="both"/>
        <w:rPr>
          <w:bCs/>
          <w:color w:val="000000" w:themeColor="text1"/>
          <w:szCs w:val="26"/>
        </w:rPr>
      </w:pP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7" w:name="_Toc217938726"/>
      <w:r>
        <w:rPr>
          <w:b/>
          <w:bCs/>
          <w:color w:val="000000" w:themeColor="text1"/>
          <w:sz w:val="28"/>
          <w:szCs w:val="28"/>
        </w:rPr>
        <w:t>Quy trình quản lý cấu hình (Configuration Management)</w:t>
      </w:r>
      <w:bookmarkEnd w:id="7"/>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8" w:name="_Toc217938727"/>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8"/>
    </w:p>
    <w:p w14:paraId="3A51EAD3" w14:textId="77777777" w:rsidR="006D68C7" w:rsidRDefault="006D68C7" w:rsidP="006D68C7">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73AA710C" w14:textId="77777777" w:rsidR="006D68C7" w:rsidRPr="00D521AB" w:rsidRDefault="006D68C7" w:rsidP="006D68C7">
      <w:pPr>
        <w:spacing w:line="360" w:lineRule="auto"/>
        <w:ind w:left="720" w:firstLine="360"/>
        <w:jc w:val="both"/>
        <w:rPr>
          <w:bCs/>
          <w:color w:val="000000" w:themeColor="text1"/>
          <w:szCs w:val="26"/>
        </w:rPr>
      </w:pPr>
      <w:r>
        <w:rPr>
          <w:bCs/>
          <w:color w:val="000000" w:themeColor="text1"/>
          <w:szCs w:val="26"/>
        </w:rPr>
        <w:lastRenderedPageBreak/>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9" w:name="_Toc217938728"/>
      <w:r>
        <w:rPr>
          <w:b/>
          <w:bCs/>
          <w:color w:val="000000" w:themeColor="text1"/>
          <w:sz w:val="28"/>
          <w:szCs w:val="28"/>
        </w:rPr>
        <w:t>Khả năng chịu tải và hiệu suất</w:t>
      </w:r>
      <w:bookmarkEnd w:id="9"/>
    </w:p>
    <w:p w14:paraId="1677A195" w14:textId="77777777" w:rsidR="006D68C7" w:rsidRPr="000546A0" w:rsidRDefault="006D68C7" w:rsidP="006D68C7">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Pr>
          <w:bCs/>
          <w:color w:val="000000" w:themeColor="text1"/>
          <w:szCs w:val="26"/>
        </w:rPr>
        <w:fldChar w:fldCharType="begin"/>
      </w:r>
      <w:r>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Pr>
          <w:bCs/>
          <w:color w:val="000000" w:themeColor="text1"/>
          <w:szCs w:val="26"/>
        </w:rPr>
        <w:fldChar w:fldCharType="separate"/>
      </w:r>
      <w:r w:rsidRPr="00A663E2">
        <w:t>[9]</w:t>
      </w:r>
      <w:r>
        <w:rPr>
          <w:bCs/>
          <w:color w:val="000000" w:themeColor="text1"/>
          <w:szCs w:val="26"/>
        </w:rPr>
        <w:fldChar w:fldCharType="end"/>
      </w:r>
    </w:p>
    <w:p w14:paraId="067E9697" w14:textId="77777777" w:rsidR="006D68C7" w:rsidRDefault="006D68C7" w:rsidP="006D68C7">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796A2A33" w14:textId="4D432077" w:rsidR="006D68C7" w:rsidRPr="00A663E2" w:rsidRDefault="006D68C7" w:rsidP="006D68C7">
      <w:pPr>
        <w:jc w:val="both"/>
        <w:rPr>
          <w:bCs/>
          <w:color w:val="000000" w:themeColor="text1"/>
          <w:szCs w:val="26"/>
        </w:rPr>
      </w:pP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r>
        <w:rPr>
          <w:b/>
          <w:bCs/>
          <w:color w:val="000000" w:themeColor="text1"/>
          <w:sz w:val="28"/>
          <w:szCs w:val="28"/>
        </w:rPr>
        <w:t>QUY TRÌNH NGHIỆP VỤ (MEINVOICE  MISA)</w:t>
      </w:r>
      <w:bookmarkEnd w:id="3"/>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10" w:name="_Toc217938701"/>
      <w:r>
        <w:rPr>
          <w:b/>
          <w:bCs/>
          <w:color w:val="000000" w:themeColor="text1"/>
          <w:sz w:val="28"/>
          <w:szCs w:val="28"/>
        </w:rPr>
        <w:t>HÓA ĐƠN</w:t>
      </w:r>
      <w:bookmarkEnd w:id="10"/>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11" w:name="_Toc217938702"/>
      <w:r>
        <w:rPr>
          <w:b/>
          <w:bCs/>
          <w:color w:val="000000" w:themeColor="text1"/>
          <w:sz w:val="28"/>
          <w:szCs w:val="28"/>
        </w:rPr>
        <w:t>Có Mã Cơ Quan Thuế</w:t>
      </w:r>
      <w:bookmarkEnd w:id="11"/>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4"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6"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1"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2"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9B512A" w:rsidP="00A663E2">
                  <w:pPr>
                    <w:jc w:val="both"/>
                    <w:rPr>
                      <w:rFonts w:ascii="MISA Sans" w:hAnsi="MISA Sans"/>
                      <w:color w:val="030E43"/>
                      <w:spacing w:val="-3"/>
                    </w:rPr>
                  </w:pPr>
                  <w:hyperlink r:id="rId113"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9B512A" w:rsidP="00A663E2">
                  <w:pPr>
                    <w:jc w:val="both"/>
                    <w:rPr>
                      <w:rFonts w:ascii="MISA Sans" w:hAnsi="MISA Sans"/>
                      <w:color w:val="030E43"/>
                      <w:spacing w:val="-3"/>
                    </w:rPr>
                  </w:pPr>
                  <w:hyperlink r:id="rId114"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9B512A"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9B512A" w:rsidP="00A663E2">
                  <w:pPr>
                    <w:jc w:val="both"/>
                    <w:rPr>
                      <w:rFonts w:ascii="MISA Sans" w:hAnsi="MISA Sans"/>
                      <w:color w:val="030E43"/>
                      <w:spacing w:val="-3"/>
                    </w:rPr>
                  </w:pPr>
                  <w:hyperlink r:id="rId116"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7"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5"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6"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7"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29776638"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471D18">
              <w:rPr>
                <w:rFonts w:ascii="MISA Sans" w:hAnsi="MISA Sans"/>
                <w:noProof/>
                <w:color w:val="030E43"/>
                <w:spacing w:val="-3"/>
              </w:rPr>
              <w:t>12/31/2025</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9"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40"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1"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8"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9B512A" w:rsidP="00A663E2">
                  <w:pPr>
                    <w:jc w:val="both"/>
                  </w:pPr>
                  <w:hyperlink r:id="rId156"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2"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3"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8"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9" w:history="1">
                    <w:r>
                      <w:rPr>
                        <w:rStyle w:val="Hyperlink"/>
                        <w:i/>
                        <w:iCs/>
                        <w:color w:val="000000"/>
                      </w:rPr>
                      <w:t>Xóa và lập hóa đơn thay thế</w:t>
                    </w:r>
                  </w:hyperlink>
                  <w:r>
                    <w:rPr>
                      <w:rStyle w:val="Emphasis"/>
                      <w:color w:val="000000"/>
                    </w:rPr>
                    <w:t> hoặc </w:t>
                  </w:r>
                  <w:hyperlink r:id="rId170"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2"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4"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7"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8"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9"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80"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1"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9B512A" w:rsidP="00A663E2">
            <w:pPr>
              <w:jc w:val="both"/>
              <w:rPr>
                <w:rFonts w:ascii="MISA Sans" w:hAnsi="MISA Sans"/>
                <w:color w:val="030E43"/>
                <w:spacing w:val="-3"/>
              </w:rPr>
            </w:pPr>
            <w:hyperlink r:id="rId193"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9B512A"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9B512A"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9B512A" w:rsidP="00A663E2">
            <w:pPr>
              <w:jc w:val="both"/>
              <w:rPr>
                <w:rFonts w:ascii="MISA Sans" w:hAnsi="MISA Sans"/>
                <w:color w:val="030E43"/>
                <w:spacing w:val="-3"/>
              </w:rPr>
            </w:pPr>
            <w:hyperlink r:id="rId196"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9B512A" w:rsidP="00A663E2">
            <w:pPr>
              <w:jc w:val="both"/>
              <w:rPr>
                <w:rFonts w:ascii="MISA Sans" w:hAnsi="MISA Sans"/>
                <w:color w:val="030E43"/>
                <w:spacing w:val="-3"/>
              </w:rPr>
            </w:pPr>
            <w:hyperlink r:id="rId197"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9B512A" w:rsidP="00A663E2">
            <w:pPr>
              <w:jc w:val="both"/>
              <w:rPr>
                <w:rFonts w:ascii="MISA Sans" w:hAnsi="MISA Sans"/>
                <w:color w:val="030E43"/>
                <w:spacing w:val="-3"/>
              </w:rPr>
            </w:pPr>
            <w:hyperlink r:id="rId198"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9B512A"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9B512A"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9B512A"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9B512A"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9B512A"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9B512A" w:rsidP="00A663E2">
            <w:pPr>
              <w:jc w:val="both"/>
              <w:rPr>
                <w:rFonts w:ascii="MISA Sans" w:hAnsi="MISA Sans"/>
                <w:color w:val="030E43"/>
                <w:spacing w:val="-3"/>
              </w:rPr>
            </w:pPr>
            <w:hyperlink r:id="rId204"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9B512A" w:rsidP="00A663E2">
            <w:pPr>
              <w:jc w:val="both"/>
              <w:rPr>
                <w:rFonts w:ascii="MISA Sans" w:hAnsi="MISA Sans"/>
                <w:color w:val="030E43"/>
                <w:spacing w:val="-3"/>
                <w:sz w:val="24"/>
                <w:szCs w:val="24"/>
              </w:rPr>
            </w:pPr>
            <w:hyperlink r:id="rId209" w:history="1">
              <w:r w:rsidR="000546A0">
                <w:rPr>
                  <w:rStyle w:val="Hyperlink"/>
                  <w:rFonts w:ascii="MISA Sans" w:hAnsi="MISA Sans"/>
                  <w:color w:val="337AB7"/>
                  <w:spacing w:val="-3"/>
                </w:rPr>
                <w:t>Xem tổng quan tình hình sử dụng hóa đơn</w:t>
              </w:r>
            </w:hyperlink>
          </w:p>
          <w:p w14:paraId="1D667C1E" w14:textId="77777777" w:rsidR="000546A0" w:rsidRDefault="009B512A" w:rsidP="00A663E2">
            <w:pPr>
              <w:jc w:val="both"/>
              <w:rPr>
                <w:rFonts w:ascii="MISA Sans" w:hAnsi="MISA Sans"/>
                <w:color w:val="030E43"/>
                <w:spacing w:val="-3"/>
              </w:rPr>
            </w:pPr>
            <w:hyperlink r:id="rId210" w:history="1">
              <w:r w:rsidR="000546A0">
                <w:rPr>
                  <w:rStyle w:val="Hyperlink"/>
                  <w:rFonts w:ascii="MISA Sans" w:hAnsi="MISA Sans"/>
                  <w:color w:val="337AB7"/>
                  <w:spacing w:val="-3"/>
                </w:rPr>
                <w:t>Tra cứu, tìm kiếm hóa đơn</w:t>
              </w:r>
            </w:hyperlink>
          </w:p>
          <w:p w14:paraId="7FB451DA" w14:textId="77777777" w:rsidR="000546A0" w:rsidRDefault="009B512A" w:rsidP="00A663E2">
            <w:pPr>
              <w:jc w:val="both"/>
              <w:rPr>
                <w:rFonts w:ascii="MISA Sans" w:hAnsi="MISA Sans"/>
                <w:color w:val="030E43"/>
                <w:spacing w:val="-3"/>
              </w:rPr>
            </w:pPr>
            <w:hyperlink r:id="rId211" w:history="1">
              <w:r w:rsidR="000546A0">
                <w:rPr>
                  <w:rStyle w:val="Hyperlink"/>
                  <w:rFonts w:ascii="MISA Sans" w:hAnsi="MISA Sans"/>
                  <w:color w:val="337AB7"/>
                  <w:spacing w:val="-3"/>
                </w:rPr>
                <w:t>Xem báo cáo hóa đơn điện tử</w:t>
              </w:r>
            </w:hyperlink>
          </w:p>
          <w:p w14:paraId="43B518EC" w14:textId="77777777" w:rsidR="000546A0" w:rsidRDefault="009B512A" w:rsidP="00A663E2">
            <w:pPr>
              <w:jc w:val="both"/>
              <w:rPr>
                <w:rFonts w:ascii="MISA Sans" w:hAnsi="MISA Sans"/>
                <w:color w:val="030E43"/>
                <w:spacing w:val="-3"/>
              </w:rPr>
            </w:pPr>
            <w:hyperlink r:id="rId212"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3"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9"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2"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3"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5"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9"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1"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2"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4"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5"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7"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9B512A" w:rsidP="00A663E2">
            <w:pPr>
              <w:jc w:val="both"/>
              <w:rPr>
                <w:rFonts w:ascii="MISA Sans" w:hAnsi="MISA Sans"/>
                <w:color w:val="030E43"/>
                <w:spacing w:val="-3"/>
              </w:rPr>
            </w:pPr>
            <w:hyperlink r:id="rId238"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9B512A" w:rsidP="00A663E2">
            <w:pPr>
              <w:jc w:val="both"/>
              <w:rPr>
                <w:rFonts w:ascii="MISA Sans" w:hAnsi="MISA Sans"/>
                <w:color w:val="030E43"/>
                <w:spacing w:val="-3"/>
              </w:rPr>
            </w:pPr>
            <w:hyperlink r:id="rId239"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40"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2"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2"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8"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9"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5"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6"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5"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6"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8"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6"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7"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90"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1"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2"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4"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7"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8"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9"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9B512A" w:rsidP="00A663E2">
                  <w:pPr>
                    <w:jc w:val="both"/>
                    <w:rPr>
                      <w:rFonts w:ascii="MISA Sans" w:hAnsi="MISA Sans"/>
                      <w:color w:val="030E43"/>
                      <w:spacing w:val="-3"/>
                      <w:sz w:val="24"/>
                      <w:szCs w:val="24"/>
                    </w:rPr>
                  </w:pPr>
                  <w:hyperlink r:id="rId301"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9B512A" w:rsidP="00A663E2">
                  <w:pPr>
                    <w:jc w:val="both"/>
                    <w:rPr>
                      <w:rFonts w:ascii="MISA Sans" w:hAnsi="MISA Sans"/>
                      <w:color w:val="030E43"/>
                      <w:spacing w:val="-3"/>
                    </w:rPr>
                  </w:pPr>
                  <w:hyperlink r:id="rId302"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9B512A"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9B512A" w:rsidP="00A663E2">
                  <w:pPr>
                    <w:jc w:val="both"/>
                    <w:rPr>
                      <w:rFonts w:ascii="MISA Sans" w:hAnsi="MISA Sans"/>
                      <w:color w:val="030E43"/>
                      <w:spacing w:val="-3"/>
                      <w:sz w:val="24"/>
                      <w:szCs w:val="24"/>
                    </w:rPr>
                  </w:pPr>
                  <w:hyperlink r:id="rId304"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9B512A" w:rsidP="00A663E2">
                  <w:pPr>
                    <w:jc w:val="both"/>
                    <w:rPr>
                      <w:rFonts w:ascii="MISA Sans" w:hAnsi="MISA Sans"/>
                      <w:color w:val="030E43"/>
                      <w:spacing w:val="-3"/>
                    </w:rPr>
                  </w:pPr>
                  <w:hyperlink r:id="rId305"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9B512A" w:rsidP="00A663E2">
                  <w:pPr>
                    <w:jc w:val="both"/>
                    <w:rPr>
                      <w:rFonts w:ascii="MISA Sans" w:hAnsi="MISA Sans"/>
                      <w:color w:val="030E43"/>
                      <w:spacing w:val="-3"/>
                    </w:rPr>
                  </w:pPr>
                  <w:hyperlink r:id="rId306"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9B512A" w:rsidP="00A663E2">
                  <w:pPr>
                    <w:jc w:val="both"/>
                    <w:rPr>
                      <w:rFonts w:ascii="MISA Sans" w:hAnsi="MISA Sans"/>
                      <w:color w:val="030E43"/>
                      <w:spacing w:val="-3"/>
                      <w:sz w:val="24"/>
                      <w:szCs w:val="24"/>
                    </w:rPr>
                  </w:pPr>
                  <w:hyperlink r:id="rId307" w:history="1">
                    <w:r w:rsidR="000546A0">
                      <w:rPr>
                        <w:rStyle w:val="Hyperlink"/>
                        <w:rFonts w:ascii="MISA Sans" w:hAnsi="MISA Sans"/>
                        <w:color w:val="337AB7"/>
                        <w:spacing w:val="-3"/>
                      </w:rPr>
                      <w:t>Xem tổng quan tình hình sử dụng hóa đơn</w:t>
                    </w:r>
                  </w:hyperlink>
                </w:p>
                <w:p w14:paraId="4E581082" w14:textId="77777777" w:rsidR="000546A0" w:rsidRDefault="009B512A" w:rsidP="00A663E2">
                  <w:pPr>
                    <w:jc w:val="both"/>
                    <w:rPr>
                      <w:rFonts w:ascii="MISA Sans" w:hAnsi="MISA Sans"/>
                      <w:color w:val="030E43"/>
                      <w:spacing w:val="-3"/>
                    </w:rPr>
                  </w:pPr>
                  <w:hyperlink r:id="rId308" w:history="1">
                    <w:r w:rsidR="000546A0">
                      <w:rPr>
                        <w:rStyle w:val="Hyperlink"/>
                        <w:rFonts w:ascii="MISA Sans" w:hAnsi="MISA Sans"/>
                        <w:color w:val="337AB7"/>
                        <w:spacing w:val="-3"/>
                      </w:rPr>
                      <w:t>Tra cứu, tìm kiếm hóa đơn</w:t>
                    </w:r>
                  </w:hyperlink>
                </w:p>
                <w:p w14:paraId="237E2A2A" w14:textId="77777777" w:rsidR="000546A0" w:rsidRDefault="009B512A" w:rsidP="00A663E2">
                  <w:pPr>
                    <w:jc w:val="both"/>
                    <w:rPr>
                      <w:rFonts w:ascii="MISA Sans" w:hAnsi="MISA Sans"/>
                      <w:color w:val="030E43"/>
                      <w:spacing w:val="-3"/>
                    </w:rPr>
                  </w:pPr>
                  <w:hyperlink r:id="rId309" w:history="1">
                    <w:r w:rsidR="000546A0">
                      <w:rPr>
                        <w:rStyle w:val="Hyperlink"/>
                        <w:rFonts w:ascii="MISA Sans" w:hAnsi="MISA Sans"/>
                        <w:color w:val="337AB7"/>
                        <w:spacing w:val="-3"/>
                      </w:rPr>
                      <w:t>Xem báo cáo hóa đơn điện tử</w:t>
                    </w:r>
                  </w:hyperlink>
                </w:p>
                <w:p w14:paraId="3A24460E" w14:textId="77777777" w:rsidR="000546A0" w:rsidRDefault="009B512A" w:rsidP="00A663E2">
                  <w:pPr>
                    <w:jc w:val="both"/>
                    <w:rPr>
                      <w:rFonts w:ascii="MISA Sans" w:hAnsi="MISA Sans"/>
                      <w:color w:val="030E43"/>
                      <w:spacing w:val="-3"/>
                    </w:rPr>
                  </w:pPr>
                  <w:hyperlink r:id="rId310"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1"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9B512A" w:rsidP="00A663E2">
                  <w:pPr>
                    <w:jc w:val="both"/>
                    <w:rPr>
                      <w:rFonts w:ascii="MISA Sans" w:hAnsi="MISA Sans"/>
                      <w:color w:val="030E43"/>
                      <w:spacing w:val="-3"/>
                    </w:rPr>
                  </w:pPr>
                  <w:hyperlink r:id="rId313"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7"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8"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0"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1"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2"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3"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4"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5"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6"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7"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8"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9"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30"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1"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5"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7"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8"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9"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0"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1"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2"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3"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12" w:name="_Toc217938703"/>
      <w:r w:rsidRPr="00B87BE4">
        <w:rPr>
          <w:b/>
          <w:bCs/>
          <w:color w:val="000000" w:themeColor="text1"/>
          <w:sz w:val="28"/>
          <w:szCs w:val="28"/>
        </w:rPr>
        <w:t>BIÊN LAI</w:t>
      </w:r>
      <w:bookmarkEnd w:id="12"/>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13" w:name="_Toc217938704"/>
      <w:r>
        <w:rPr>
          <w:b/>
          <w:bCs/>
          <w:color w:val="000000" w:themeColor="text1"/>
          <w:sz w:val="28"/>
          <w:szCs w:val="28"/>
        </w:rPr>
        <w:t>Bắt đầu Sử dụng</w:t>
      </w:r>
      <w:bookmarkEnd w:id="13"/>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14" w:name="_Toc217938705"/>
      <w:r>
        <w:rPr>
          <w:b/>
          <w:bCs/>
          <w:color w:val="000000" w:themeColor="text1"/>
          <w:sz w:val="28"/>
          <w:szCs w:val="28"/>
        </w:rPr>
        <w:t>Hướng dẫn nghiệp vụ</w:t>
      </w:r>
      <w:bookmarkEnd w:id="14"/>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15" w:name="_Toc217938706"/>
      <w:r w:rsidRPr="00B87BE4">
        <w:rPr>
          <w:b/>
          <w:bCs/>
          <w:color w:val="000000" w:themeColor="text1"/>
          <w:sz w:val="28"/>
          <w:szCs w:val="28"/>
        </w:rPr>
        <w:t>Biên lai in sẵn mệnh giá</w:t>
      </w:r>
      <w:bookmarkEnd w:id="15"/>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16" w:name="_Toc217938707"/>
      <w:r w:rsidRPr="00B87BE4">
        <w:rPr>
          <w:b/>
          <w:bCs/>
          <w:color w:val="000000" w:themeColor="text1"/>
          <w:sz w:val="28"/>
          <w:szCs w:val="28"/>
        </w:rPr>
        <w:t>Biên lai không in sẵn mệnh giá</w:t>
      </w:r>
      <w:bookmarkEnd w:id="16"/>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17" w:name="_Toc217938708"/>
      <w:r>
        <w:rPr>
          <w:b/>
          <w:bCs/>
          <w:color w:val="000000" w:themeColor="text1"/>
          <w:sz w:val="28"/>
          <w:szCs w:val="28"/>
        </w:rPr>
        <w:lastRenderedPageBreak/>
        <w:t>VÉ</w:t>
      </w:r>
      <w:bookmarkEnd w:id="17"/>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18" w:name="_Toc217938709"/>
      <w:r>
        <w:rPr>
          <w:b/>
          <w:bCs/>
          <w:color w:val="000000" w:themeColor="text1"/>
          <w:sz w:val="28"/>
          <w:szCs w:val="28"/>
        </w:rPr>
        <w:t>Bắt đầu Sử dụng</w:t>
      </w:r>
      <w:bookmarkEnd w:id="18"/>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19" w:name="_Toc217938710"/>
      <w:r>
        <w:rPr>
          <w:b/>
          <w:bCs/>
          <w:color w:val="000000" w:themeColor="text1"/>
          <w:sz w:val="28"/>
          <w:szCs w:val="28"/>
        </w:rPr>
        <w:t>Hướng dẫn nghiệp vụ</w:t>
      </w:r>
      <w:bookmarkEnd w:id="19"/>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20" w:name="_Toc217938711"/>
      <w:r>
        <w:rPr>
          <w:b/>
          <w:bCs/>
          <w:color w:val="000000" w:themeColor="text1"/>
          <w:sz w:val="28"/>
          <w:szCs w:val="28"/>
        </w:rPr>
        <w:t>Bắt đầu Sử dụng</w:t>
      </w:r>
      <w:bookmarkEnd w:id="20"/>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4"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5"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8"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9B512A" w:rsidP="00A663E2">
            <w:pPr>
              <w:jc w:val="both"/>
              <w:rPr>
                <w:rFonts w:ascii="MISA Sans" w:hAnsi="MISA Sans"/>
                <w:color w:val="030E43"/>
                <w:spacing w:val="-3"/>
              </w:rPr>
            </w:pPr>
            <w:hyperlink r:id="rId352"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9B512A"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9B512A" w:rsidP="00A663E2">
            <w:pPr>
              <w:jc w:val="both"/>
              <w:rPr>
                <w:rFonts w:ascii="MISA Sans" w:hAnsi="MISA Sans"/>
                <w:color w:val="030E43"/>
                <w:spacing w:val="-3"/>
              </w:rPr>
            </w:pPr>
            <w:hyperlink r:id="rId354"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5"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6"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21" w:name="_Toc217938712"/>
      <w:r>
        <w:rPr>
          <w:b/>
          <w:bCs/>
          <w:color w:val="000000" w:themeColor="text1"/>
          <w:sz w:val="28"/>
          <w:szCs w:val="28"/>
        </w:rPr>
        <w:t>Hướng dẫn nghiệp vụ hóa đơn đầu vào – ND51</w:t>
      </w:r>
      <w:bookmarkEnd w:id="21"/>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9"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1"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8"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5"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8"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9"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1"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3"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4"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90"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400"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4"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5"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6"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7"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3"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9"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4"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30"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40"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6"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9B512A"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9B512A"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9B512A"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9B512A"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9B512A"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9B512A" w:rsidP="003613F9">
            <w:pPr>
              <w:rPr>
                <w:rFonts w:ascii="MISA Sans" w:hAnsi="MISA Sans"/>
                <w:color w:val="030E43"/>
                <w:spacing w:val="-3"/>
              </w:rPr>
            </w:pPr>
            <w:hyperlink r:id="rId455"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6"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7"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9B512A"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9B512A"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9B512A"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9B512A"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9B512A"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9B512A" w:rsidP="00B51800">
            <w:pPr>
              <w:rPr>
                <w:rFonts w:ascii="MISA Sans" w:hAnsi="MISA Sans"/>
                <w:color w:val="030E43"/>
                <w:spacing w:val="-3"/>
              </w:rPr>
            </w:pPr>
            <w:hyperlink r:id="rId463"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22" w:name="_Toc217938713"/>
      <w:r>
        <w:rPr>
          <w:b/>
          <w:bCs/>
          <w:color w:val="000000" w:themeColor="text1"/>
          <w:sz w:val="28"/>
          <w:szCs w:val="28"/>
        </w:rPr>
        <w:t>Hướng dẫn nghiệp vụ hóa đơn đầu vào – ND123</w:t>
      </w:r>
      <w:bookmarkEnd w:id="22"/>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23" w:name="_Toc217938714"/>
      <w:r>
        <w:rPr>
          <w:b/>
          <w:bCs/>
          <w:color w:val="000000" w:themeColor="text1"/>
          <w:sz w:val="28"/>
          <w:szCs w:val="28"/>
        </w:rPr>
        <w:t>Hướng dẫn nghiệp vụ hóa đơn đầu ra</w:t>
      </w:r>
      <w:bookmarkEnd w:id="23"/>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6"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80"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24" w:name="_Toc217938715"/>
      <w:r>
        <w:rPr>
          <w:b/>
          <w:bCs/>
          <w:color w:val="000000" w:themeColor="text1"/>
          <w:sz w:val="28"/>
          <w:szCs w:val="28"/>
        </w:rPr>
        <w:t>Câu hỏi thường gặp</w:t>
      </w:r>
      <w:bookmarkEnd w:id="24"/>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4F5C5A">
            <w:pPr>
              <w:pStyle w:val="Heading1"/>
              <w:spacing w:before="0" w:after="450"/>
              <w:outlineLvl w:val="0"/>
              <w:rPr>
                <w:rFonts w:ascii="inherit" w:hAnsi="inherit"/>
              </w:rPr>
            </w:pPr>
            <w:r>
              <w:rPr>
                <w:rFonts w:ascii="inherit" w:hAnsi="inherit"/>
              </w:rPr>
              <w:lastRenderedPageBreak/>
              <w:t>(MISA meInvoice – Xử lý hóa đơn) Quản lý hóa đơn của một công ty theo chi nhánh, phòng ban</w:t>
            </w:r>
          </w:p>
          <w:p w14:paraId="2C45FBCB"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1. Tổng quan</w:t>
            </w:r>
          </w:p>
          <w:p w14:paraId="13D96ED2"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2. Các bước thực hiện</w:t>
            </w:r>
          </w:p>
          <w:p w14:paraId="530A04A1" w14:textId="77777777" w:rsidR="004F5C5A" w:rsidRDefault="004F5C5A" w:rsidP="004F5C5A">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CC7F7E">
            <w:pPr>
              <w:numPr>
                <w:ilvl w:val="0"/>
                <w:numId w:val="36"/>
              </w:numPr>
              <w:shd w:val="clear" w:color="auto" w:fill="FFFFFF"/>
              <w:spacing w:after="150"/>
              <w:ind w:left="0"/>
              <w:jc w:val="both"/>
              <w:rPr>
                <w:rFonts w:ascii="MISA Sans" w:hAnsi="MISA Sans"/>
                <w:color w:val="030E43"/>
                <w:spacing w:val="-3"/>
              </w:rPr>
            </w:pPr>
            <w:r>
              <w:rPr>
                <w:rFonts w:ascii="MISA Sans" w:hAnsi="MISA Sans"/>
                <w:b/>
                <w:bCs/>
                <w:color w:val="030E43"/>
                <w:spacing w:val="-3"/>
              </w:rPr>
              <w:lastRenderedPageBreak/>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CC7F7E">
            <w:pPr>
              <w:numPr>
                <w:ilvl w:val="1"/>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CC7F7E">
            <w:pPr>
              <w:numPr>
                <w:ilvl w:val="0"/>
                <w:numId w:val="37"/>
              </w:numPr>
              <w:shd w:val="clear" w:color="auto" w:fill="FFFFFF"/>
              <w:spacing w:after="330"/>
              <w:ind w:left="0"/>
              <w:jc w:val="both"/>
              <w:rPr>
                <w:rFonts w:ascii="MISA Sans" w:hAnsi="MISA Sans"/>
                <w:color w:val="030E43"/>
                <w:spacing w:val="-3"/>
              </w:rPr>
            </w:pPr>
          </w:p>
          <w:p w14:paraId="17A6841F" w14:textId="77777777" w:rsidR="004F5C5A" w:rsidRDefault="004F5C5A" w:rsidP="00CC7F7E">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CC7F7E">
            <w:pPr>
              <w:numPr>
                <w:ilvl w:val="0"/>
                <w:numId w:val="3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CC7F7E">
            <w:pPr>
              <w:numPr>
                <w:ilvl w:val="0"/>
                <w:numId w:val="39"/>
              </w:numPr>
              <w:shd w:val="clear" w:color="auto" w:fill="FFFFFF"/>
              <w:spacing w:after="330"/>
              <w:ind w:left="0"/>
              <w:jc w:val="both"/>
              <w:rPr>
                <w:rFonts w:ascii="MISA Sans" w:hAnsi="MISA Sans"/>
                <w:color w:val="030E43"/>
                <w:spacing w:val="-3"/>
              </w:rPr>
            </w:pPr>
          </w:p>
          <w:p w14:paraId="5604C3CA" w14:textId="77777777" w:rsidR="004F5C5A" w:rsidRDefault="004F5C5A" w:rsidP="00CC7F7E">
            <w:pPr>
              <w:numPr>
                <w:ilvl w:val="1"/>
                <w:numId w:val="39"/>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CC7F7E">
            <w:pPr>
              <w:numPr>
                <w:ilvl w:val="0"/>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CC7F7E">
            <w:pPr>
              <w:numPr>
                <w:ilvl w:val="1"/>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CC7F7E">
            <w:pPr>
              <w:numPr>
                <w:ilvl w:val="0"/>
                <w:numId w:val="41"/>
              </w:numPr>
              <w:shd w:val="clear" w:color="auto" w:fill="FFFFFF"/>
              <w:spacing w:after="330"/>
              <w:ind w:left="0"/>
              <w:jc w:val="both"/>
              <w:rPr>
                <w:rFonts w:ascii="MISA Sans" w:hAnsi="MISA Sans"/>
                <w:color w:val="030E43"/>
                <w:spacing w:val="-3"/>
              </w:rPr>
            </w:pPr>
          </w:p>
          <w:p w14:paraId="310AD333" w14:textId="77777777" w:rsidR="004F5C5A" w:rsidRDefault="004F5C5A" w:rsidP="00CC7F7E">
            <w:pPr>
              <w:numPr>
                <w:ilvl w:val="1"/>
                <w:numId w:val="41"/>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CC7F7E">
            <w:pPr>
              <w:numPr>
                <w:ilvl w:val="0"/>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CC7F7E">
            <w:pPr>
              <w:numPr>
                <w:ilvl w:val="1"/>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CC7F7E">
            <w:pPr>
              <w:numPr>
                <w:ilvl w:val="0"/>
                <w:numId w:val="43"/>
              </w:numPr>
              <w:shd w:val="clear" w:color="auto" w:fill="FFFFFF"/>
              <w:spacing w:after="330"/>
              <w:ind w:left="0"/>
              <w:jc w:val="both"/>
              <w:rPr>
                <w:rFonts w:ascii="MISA Sans" w:hAnsi="MISA Sans"/>
                <w:color w:val="030E43"/>
                <w:spacing w:val="-3"/>
              </w:rPr>
            </w:pPr>
          </w:p>
          <w:p w14:paraId="12797D8C" w14:textId="77777777" w:rsidR="004F5C5A" w:rsidRDefault="004F5C5A" w:rsidP="00CC7F7E">
            <w:pPr>
              <w:numPr>
                <w:ilvl w:val="1"/>
                <w:numId w:val="43"/>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ếu công ty có chi nhánh, thêm phòng ban từ chi nhánh.</w:t>
            </w:r>
          </w:p>
          <w:p w14:paraId="52E688C1"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ông ty không có chi nhánh, thêm phòng ban từ công ty.</w:t>
            </w:r>
          </w:p>
          <w:p w14:paraId="7119273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CC7F7E">
            <w:pPr>
              <w:numPr>
                <w:ilvl w:val="0"/>
                <w:numId w:val="45"/>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CC7F7E">
            <w:pPr>
              <w:numPr>
                <w:ilvl w:val="0"/>
                <w:numId w:val="46"/>
              </w:numPr>
              <w:shd w:val="clear" w:color="auto" w:fill="FFFFFF"/>
              <w:spacing w:after="330"/>
              <w:ind w:left="0"/>
              <w:rPr>
                <w:rFonts w:ascii="MISA Sans" w:hAnsi="MISA Sans"/>
                <w:color w:val="030E43"/>
                <w:spacing w:val="-3"/>
              </w:rPr>
            </w:pPr>
          </w:p>
          <w:p w14:paraId="3995AB36" w14:textId="77777777" w:rsidR="004F5C5A" w:rsidRDefault="004F5C5A" w:rsidP="00CC7F7E">
            <w:pPr>
              <w:numPr>
                <w:ilvl w:val="1"/>
                <w:numId w:val="46"/>
              </w:numPr>
              <w:shd w:val="clear" w:color="auto" w:fill="FFFFFF"/>
              <w:spacing w:after="330"/>
              <w:ind w:left="0"/>
              <w:jc w:val="both"/>
              <w:rPr>
                <w:rFonts w:ascii="MISA Sans" w:hAnsi="MISA Sans"/>
                <w:color w:val="030E43"/>
                <w:spacing w:val="-3"/>
              </w:rPr>
            </w:pPr>
          </w:p>
          <w:p w14:paraId="3DD5FFAC" w14:textId="77777777" w:rsidR="004F5C5A" w:rsidRDefault="004F5C5A" w:rsidP="00CC7F7E">
            <w:pPr>
              <w:numPr>
                <w:ilvl w:val="2"/>
                <w:numId w:val="4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CC7F7E">
            <w:pPr>
              <w:numPr>
                <w:ilvl w:val="0"/>
                <w:numId w:val="47"/>
              </w:numPr>
              <w:shd w:val="clear" w:color="auto" w:fill="FFFFFF"/>
              <w:spacing w:after="150"/>
              <w:ind w:left="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CC7F7E">
            <w:pPr>
              <w:numPr>
                <w:ilvl w:val="0"/>
                <w:numId w:val="4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CC7F7E">
            <w:pPr>
              <w:numPr>
                <w:ilvl w:val="1"/>
                <w:numId w:val="48"/>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CC7F7E">
            <w:pPr>
              <w:numPr>
                <w:ilvl w:val="0"/>
                <w:numId w:val="49"/>
              </w:numPr>
              <w:shd w:val="clear" w:color="auto" w:fill="FFFFFF"/>
              <w:spacing w:after="330"/>
              <w:ind w:left="0"/>
              <w:jc w:val="both"/>
              <w:rPr>
                <w:rFonts w:ascii="MISA Sans" w:hAnsi="MISA Sans"/>
                <w:color w:val="030E43"/>
                <w:spacing w:val="-3"/>
              </w:rPr>
            </w:pPr>
          </w:p>
          <w:p w14:paraId="397EC2AF" w14:textId="77777777" w:rsidR="004F5C5A" w:rsidRDefault="004F5C5A" w:rsidP="00CC7F7E">
            <w:pPr>
              <w:numPr>
                <w:ilvl w:val="1"/>
                <w:numId w:val="49"/>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CC7F7E">
            <w:pPr>
              <w:numPr>
                <w:ilvl w:val="0"/>
                <w:numId w:val="50"/>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CC7F7E">
            <w:pPr>
              <w:numPr>
                <w:ilvl w:val="1"/>
                <w:numId w:val="50"/>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CC7F7E">
            <w:pPr>
              <w:numPr>
                <w:ilvl w:val="0"/>
                <w:numId w:val="51"/>
              </w:numPr>
              <w:shd w:val="clear" w:color="auto" w:fill="FFFFFF"/>
              <w:spacing w:after="330"/>
              <w:ind w:left="0"/>
              <w:jc w:val="both"/>
              <w:rPr>
                <w:rFonts w:ascii="MISA Sans" w:hAnsi="MISA Sans"/>
                <w:color w:val="030E43"/>
                <w:spacing w:val="-3"/>
              </w:rPr>
            </w:pPr>
          </w:p>
          <w:p w14:paraId="0B92BBD7" w14:textId="77777777" w:rsidR="004F5C5A" w:rsidRDefault="004F5C5A" w:rsidP="00CC7F7E">
            <w:pPr>
              <w:numPr>
                <w:ilvl w:val="1"/>
                <w:numId w:val="51"/>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CC7F7E">
            <w:pPr>
              <w:numPr>
                <w:ilvl w:val="0"/>
                <w:numId w:val="52"/>
              </w:numPr>
              <w:shd w:val="clear" w:color="auto" w:fill="FFFFFF"/>
              <w:spacing w:after="330"/>
              <w:ind w:left="0"/>
              <w:rPr>
                <w:rFonts w:ascii="MISA Sans" w:hAnsi="MISA Sans"/>
                <w:color w:val="030E43"/>
                <w:spacing w:val="-3"/>
              </w:rPr>
            </w:pPr>
          </w:p>
          <w:p w14:paraId="3D15A4A5"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CC7F7E">
            <w:pPr>
              <w:numPr>
                <w:ilvl w:val="0"/>
                <w:numId w:val="54"/>
              </w:numPr>
              <w:shd w:val="clear" w:color="auto" w:fill="FFFFFF"/>
              <w:spacing w:after="150"/>
              <w:ind w:left="0"/>
              <w:jc w:val="both"/>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CC7F7E">
            <w:pPr>
              <w:numPr>
                <w:ilvl w:val="0"/>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CC7F7E">
            <w:pPr>
              <w:numPr>
                <w:ilvl w:val="1"/>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CC7F7E">
            <w:pPr>
              <w:numPr>
                <w:ilvl w:val="0"/>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CC7F7E">
            <w:pPr>
              <w:numPr>
                <w:ilvl w:val="1"/>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4F5C5A">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4F5C5A">
            <w:pPr>
              <w:jc w:val="both"/>
              <w:outlineLvl w:val="3"/>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lastRenderedPageBreak/>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4"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5"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9B512A" w:rsidP="004F5C5A">
            <w:pPr>
              <w:rPr>
                <w:rFonts w:ascii="MISA Sans" w:hAnsi="MISA Sans"/>
                <w:color w:val="030E43"/>
                <w:spacing w:val="-3"/>
              </w:rPr>
            </w:pPr>
            <w:hyperlink r:id="rId506"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25" w:name="_Toc217938716"/>
      <w:r>
        <w:rPr>
          <w:b/>
          <w:bCs/>
          <w:color w:val="000000" w:themeColor="text1"/>
          <w:sz w:val="28"/>
          <w:szCs w:val="28"/>
        </w:rPr>
        <w:t>Tiện ích khác</w:t>
      </w:r>
      <w:bookmarkEnd w:id="25"/>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6" w:name="_Toc217938717"/>
      <w:r w:rsidRPr="00AB4EB7">
        <w:rPr>
          <w:b/>
          <w:bCs/>
          <w:color w:val="000000" w:themeColor="text1"/>
          <w:sz w:val="28"/>
          <w:szCs w:val="28"/>
        </w:rPr>
        <w:t>Tra cứu nhanh PDF hóa đơn chưa có bản thể hiện của NCC</w:t>
      </w:r>
      <w:bookmarkEnd w:id="26"/>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7" w:name="_Toc217938718"/>
      <w:r w:rsidRPr="00AB4EB7">
        <w:rPr>
          <w:b/>
          <w:bCs/>
          <w:color w:val="000000" w:themeColor="text1"/>
          <w:sz w:val="28"/>
          <w:szCs w:val="28"/>
        </w:rPr>
        <w:t>Tự động phân loại HD theo định dạng bản cáo HD vượt định mức</w:t>
      </w:r>
      <w:bookmarkEnd w:id="27"/>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8" w:name="_Toc217938719"/>
      <w:r w:rsidRPr="00AB4EB7">
        <w:rPr>
          <w:b/>
          <w:bCs/>
          <w:color w:val="000000" w:themeColor="text1"/>
          <w:sz w:val="28"/>
          <w:szCs w:val="28"/>
        </w:rPr>
        <w:t>Gửi email phân hồi kết quả kiểm tra HD cho NCC bằng tiếng nước ngoài</w:t>
      </w:r>
      <w:bookmarkEnd w:id="28"/>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9" w:name="_Toc217938720"/>
      <w:r w:rsidRPr="00AB4EB7">
        <w:rPr>
          <w:b/>
          <w:bCs/>
          <w:color w:val="000000" w:themeColor="text1"/>
          <w:sz w:val="28"/>
          <w:szCs w:val="28"/>
        </w:rPr>
        <w:t>Thiết lập nhận/không nhận email thông báo hóa đơn thay đổi trạng thái</w:t>
      </w:r>
      <w:bookmarkEnd w:id="29"/>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0" w:name="_Toc217938721"/>
      <w:r w:rsidRPr="00AB4EB7">
        <w:rPr>
          <w:b/>
          <w:bCs/>
          <w:color w:val="000000" w:themeColor="text1"/>
          <w:sz w:val="28"/>
          <w:szCs w:val="28"/>
        </w:rPr>
        <w:t>Kiểm tra thuế suất trên HD với trí tuệ nhân tạo MISA AVA</w:t>
      </w:r>
      <w:bookmarkEnd w:id="30"/>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31" w:name="_Toc217938722"/>
      <w:r>
        <w:rPr>
          <w:b/>
          <w:bCs/>
          <w:color w:val="000000" w:themeColor="text1"/>
          <w:sz w:val="28"/>
          <w:szCs w:val="28"/>
        </w:rPr>
        <w:t>Tính năng khác</w:t>
      </w:r>
      <w:bookmarkEnd w:id="31"/>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32" w:name="_Toc217938723"/>
      <w:r w:rsidRPr="00AB4EB7">
        <w:rPr>
          <w:b/>
          <w:bCs/>
          <w:color w:val="000000" w:themeColor="text1"/>
          <w:sz w:val="28"/>
          <w:szCs w:val="28"/>
        </w:rPr>
        <w:t>Danh sách tính năng mới phát triển theo từng phiên bản</w:t>
      </w:r>
      <w:bookmarkEnd w:id="32"/>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3" w:name="_Toc217938729"/>
      <w:r w:rsidRPr="00D521AB">
        <w:rPr>
          <w:b/>
          <w:bCs/>
          <w:color w:val="000000" w:themeColor="text1"/>
          <w:sz w:val="28"/>
          <w:szCs w:val="28"/>
        </w:rPr>
        <w:t>QUẢN TRỊ RỦI RO &amp; TUÂN THỦ (RISK &amp; COMPLIANCE)</w:t>
      </w:r>
      <w:bookmarkEnd w:id="33"/>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4" w:name="_Toc217938730"/>
      <w:r w:rsidRPr="00D521AB">
        <w:rPr>
          <w:b/>
          <w:bCs/>
          <w:color w:val="000000" w:themeColor="text1"/>
          <w:sz w:val="28"/>
          <w:szCs w:val="28"/>
        </w:rPr>
        <w:t>ĐỊNH HƯỚNG MỞ RỘNG (FUTURE ROADMAP)</w:t>
      </w:r>
      <w:bookmarkEnd w:id="34"/>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35" w:name="_Toc215745888"/>
      <w:bookmarkStart w:id="36" w:name="_Toc217938731"/>
      <w:r w:rsidRPr="00B87BE4">
        <w:rPr>
          <w:b/>
          <w:bCs/>
          <w:color w:val="000000" w:themeColor="text1"/>
          <w:sz w:val="28"/>
          <w:szCs w:val="28"/>
        </w:rPr>
        <w:lastRenderedPageBreak/>
        <w:t>TÀI LIỆU THAM KHẢO:</w:t>
      </w:r>
      <w:bookmarkEnd w:id="35"/>
      <w:bookmarkEnd w:id="36"/>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7"/>
      <w:footerReference w:type="first" r:id="rId508"/>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3839D0" w14:textId="77777777" w:rsidR="009B512A" w:rsidRDefault="009B512A">
      <w:pPr>
        <w:spacing w:after="0" w:line="240" w:lineRule="auto"/>
      </w:pPr>
      <w:r>
        <w:separator/>
      </w:r>
    </w:p>
  </w:endnote>
  <w:endnote w:type="continuationSeparator" w:id="0">
    <w:p w14:paraId="53B45370" w14:textId="77777777" w:rsidR="009B512A" w:rsidRDefault="009B5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604CA91E" w:rsidR="006D68C7" w:rsidRDefault="006D68C7">
        <w:pPr>
          <w:pStyle w:val="Footer"/>
        </w:pPr>
        <w:r>
          <w:fldChar w:fldCharType="begin"/>
        </w:r>
        <w:r>
          <w:instrText xml:space="preserve"> PAGE   \* MERGEFORMAT </w:instrText>
        </w:r>
        <w:r>
          <w:fldChar w:fldCharType="separate"/>
        </w:r>
        <w:r w:rsidR="00434AA1">
          <w:rPr>
            <w:noProof/>
          </w:rPr>
          <w:t>5</w:t>
        </w:r>
        <w:r>
          <w:rPr>
            <w:noProof/>
          </w:rPr>
          <w:fldChar w:fldCharType="end"/>
        </w:r>
      </w:p>
    </w:sdtContent>
  </w:sdt>
  <w:p w14:paraId="26657A55" w14:textId="35FE9CF1" w:rsidR="006D68C7" w:rsidRDefault="006D68C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6D68C7" w:rsidRDefault="006D68C7">
    <w:pPr>
      <w:pStyle w:val="Footer"/>
      <w:jc w:val="center"/>
    </w:pPr>
  </w:p>
  <w:p w14:paraId="4CE18861" w14:textId="77777777" w:rsidR="006D68C7" w:rsidRDefault="006D68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0F691C" w14:textId="77777777" w:rsidR="009B512A" w:rsidRDefault="009B512A">
      <w:pPr>
        <w:spacing w:after="0" w:line="240" w:lineRule="auto"/>
      </w:pPr>
      <w:r>
        <w:separator/>
      </w:r>
    </w:p>
  </w:footnote>
  <w:footnote w:type="continuationSeparator" w:id="0">
    <w:p w14:paraId="75261512" w14:textId="77777777" w:rsidR="009B512A" w:rsidRDefault="009B5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1D18"/>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pp3.meinvoice.vn/v3/dang-ky/mau-hoa-don" TargetMode="External"/><Relationship Id="rId299" Type="http://schemas.openxmlformats.org/officeDocument/2006/relationships/hyperlink" Target="https://helpv4.meinvoice.vn/kb/app2_gui_hoa_don_cho_khach_hang/"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thiet-lap-truong-thong-tin-mo-rong-hien-thi-tren-phieu-xuat-kho/" TargetMode="External"/><Relationship Id="rId366" Type="http://schemas.openxmlformats.org/officeDocument/2006/relationships/image" Target="media/image234.jpeg"/><Relationship Id="rId170" Type="http://schemas.openxmlformats.org/officeDocument/2006/relationships/hyperlink" Target="https://helpv4.meinvoice.vn/kb/phat-hanh-hoa-don-co-ma/app2_lap_va_phat_hanh_hoa_don_dieu_chinh" TargetMode="External"/><Relationship Id="rId226" Type="http://schemas.openxmlformats.org/officeDocument/2006/relationships/image" Target="media/image168.png"/><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5.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meinvoice.vn/" TargetMode="External"/><Relationship Id="rId377" Type="http://schemas.openxmlformats.org/officeDocument/2006/relationships/image" Target="media/image243.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hyperlink" Target="https://helpv4.meinvoice.vn/kb/phat-hanh-hoa-don-co-ma/app2_lap_va_phat_hanh_hoa_don_dieu_chinh" TargetMode="External"/><Relationship Id="rId237" Type="http://schemas.openxmlformats.org/officeDocument/2006/relationships/hyperlink" Target="https://helpv4.meinvoice.vn/kb/web-xu-ly-phieu-xuat-kho-sai-sot-sai-thieu-thong-tin-nguoi-nhan-hang-khong-sai-thong-tin-khac-theo-nghi-dinh-70-2025-nd-cp/" TargetMode="External"/><Relationship Id="rId402" Type="http://schemas.openxmlformats.org/officeDocument/2006/relationships/image" Target="media/image261.png"/><Relationship Id="rId279" Type="http://schemas.openxmlformats.org/officeDocument/2006/relationships/image" Target="media/image201.png"/><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hyperlink" Target="https://helpv4.meinvoice.vn/kb/chuyen-du-lieu-hoa-don-ve-den-cqt/" TargetMode="External"/><Relationship Id="rId290" Type="http://schemas.openxmlformats.org/officeDocument/2006/relationships/hyperlink" Target="https://helpv4.meinvoice.vn/kb/app2_khach_hang/" TargetMode="External"/><Relationship Id="rId304" Type="http://schemas.openxmlformats.org/officeDocument/2006/relationships/hyperlink" Target="https://helpv4.meinvoice.vn/kb/nd-sua-doi-xu-ly-hoa-don-khong-ma-da-chuyen-day-du-noi-dung-den-cqt-chua-gui-nguoi-mua-sai-ten-dia-chi-nguoi-mua/" TargetMode="External"/><Relationship Id="rId346" Type="http://schemas.openxmlformats.org/officeDocument/2006/relationships/image" Target="media/image222.jpeg"/><Relationship Id="rId388" Type="http://schemas.openxmlformats.org/officeDocument/2006/relationships/image" Target="media/image249.pn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image" Target="media/image156.png"/><Relationship Id="rId206" Type="http://schemas.openxmlformats.org/officeDocument/2006/relationships/image" Target="media/image158.png"/><Relationship Id="rId413" Type="http://schemas.openxmlformats.org/officeDocument/2006/relationships/hyperlink" Target="https://mimosahelp.misa.vn/kb/xu-ly-hoa-don-dau-vao-invoicebot/" TargetMode="External"/><Relationship Id="rId248" Type="http://schemas.openxmlformats.org/officeDocument/2006/relationships/image" Target="media/image179.png"/><Relationship Id="rId455" Type="http://schemas.openxmlformats.org/officeDocument/2006/relationships/hyperlink" Target="https://helpv4.meinvoice.vn/kb/phan-mem-xu-ly-hoa-don-xem-bao-cao-tong-hop-chi-phi/" TargetMode="External"/><Relationship Id="rId497" Type="http://schemas.openxmlformats.org/officeDocument/2006/relationships/image" Target="media/image325.png"/><Relationship Id="rId12" Type="http://schemas.openxmlformats.org/officeDocument/2006/relationships/image" Target="media/image5.pn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image" Target="media/image227.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7.png"/><Relationship Id="rId217" Type="http://schemas.openxmlformats.org/officeDocument/2006/relationships/image" Target="media/image164.png"/><Relationship Id="rId399" Type="http://schemas.openxmlformats.org/officeDocument/2006/relationships/image" Target="media/image259.jpeg"/><Relationship Id="rId259" Type="http://schemas.openxmlformats.org/officeDocument/2006/relationships/hyperlink" Target="https://helpv4.meinvoice.vn/kb/inbot-trai-nghiem-thu-tinh-nang-kiem-tra-hoa-don-dau-vao-khi-tra-cuu-hoa-don/" TargetMode="External"/><Relationship Id="rId424" Type="http://schemas.openxmlformats.org/officeDocument/2006/relationships/hyperlink" Target="https://helpv4.meinvoice.vn/kb/tu-dong-phan-loai-hoa-don-theo-nhom-chi-phi/" TargetMode="External"/><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nd-sua-doi-lap-bang-tong-hop-du-lieu-hoa-don-gui-co-quan-thue/"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hyperlink" Target="https://helpv4.meinvoice.vn/kb/upload-file-hoa-don-co-san-vao-phan-mem/" TargetMode="External"/><Relationship Id="rId172" Type="http://schemas.openxmlformats.org/officeDocument/2006/relationships/hyperlink" Target="https://helpv4.meinvoice.vn/kb/phat-hanh-hoa-don-co-ma/app2_lap_hoa_don_dien_tu" TargetMode="External"/><Relationship Id="rId228" Type="http://schemas.openxmlformats.org/officeDocument/2006/relationships/image" Target="media/image170.png"/><Relationship Id="rId435" Type="http://schemas.openxmlformats.org/officeDocument/2006/relationships/image" Target="media/image281.png"/><Relationship Id="rId477" Type="http://schemas.openxmlformats.org/officeDocument/2006/relationships/image" Target="media/image306.jpeg"/><Relationship Id="rId281" Type="http://schemas.openxmlformats.org/officeDocument/2006/relationships/image" Target="media/image203.png"/><Relationship Id="rId337" Type="http://schemas.openxmlformats.org/officeDocument/2006/relationships/hyperlink" Target="https://helpv4.meinvoice.vn/kb/tra_cuu_hoa_don_dien_tu/r9_desktop__quet_ma_qr_code_de_tra_cuu_hoa_don"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hyperlink" Target="https://app3.meinvoice.vn/v3/dang-ky/mau-hoa-don" TargetMode="External"/><Relationship Id="rId379" Type="http://schemas.openxmlformats.org/officeDocument/2006/relationships/hyperlink" Target="https://helpv4.meinvoice.vn/kb/inbot-bat-dau-su-dung/" TargetMode="External"/><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hyperlink" Target="https://helpv4.meinvoice.vn/kb/web-lap-phieu-xuat-kho-thay-the-cho-phieu-xuat-kho-sai-sot-theo-nghi-dinh-70-2025-nd-cp/" TargetMode="External"/><Relationship Id="rId390" Type="http://schemas.openxmlformats.org/officeDocument/2006/relationships/hyperlink" Target="https://helpv4.meinvoice.vn/kb/misa-meinvoice-xu-ly-hoa-don-huong-dan-dang-nhap/" TargetMode="External"/><Relationship Id="rId404" Type="http://schemas.openxmlformats.org/officeDocument/2006/relationships/hyperlink" Target="https://helpv4.meinvoice.vn/kb/gui-phan-hoi-cho-misa-ve-tinh-nang-xu-ly-hoa-don-dau-vao/" TargetMode="External"/><Relationship Id="rId446" Type="http://schemas.openxmlformats.org/officeDocument/2006/relationships/hyperlink" Target="https://helpv4.meinvoice.vn/kb/tu-dong-phan-loai-hoa-don-theo-nhom-chi-phi/" TargetMode="External"/><Relationship Id="rId250" Type="http://schemas.openxmlformats.org/officeDocument/2006/relationships/image" Target="media/image181.png"/><Relationship Id="rId292" Type="http://schemas.openxmlformats.org/officeDocument/2006/relationships/hyperlink" Target="https://helpv4.meinvoice.vn/kb/app2_khach_hang/" TargetMode="External"/><Relationship Id="rId306" Type="http://schemas.openxmlformats.org/officeDocument/2006/relationships/hyperlink" Target="https://helpv4.meinvoice.vn/kb/dieu-chinh-hoa-don-khong-ma-da-chuyen-day-du-noi-dung-den-cqt-chua-gui-nguoi-mua-sai-mst-so-tien-tien-thue-hang-hoa/"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1.png"/><Relationship Id="rId348" Type="http://schemas.openxmlformats.org/officeDocument/2006/relationships/hyperlink" Target="https://helpv4.meinvoice.vn/kb/app2_thiet_lap_thong_tin_don_vi/" TargetMode="External"/><Relationship Id="rId152" Type="http://schemas.openxmlformats.org/officeDocument/2006/relationships/image" Target="media/image129.png"/><Relationship Id="rId194" Type="http://schemas.openxmlformats.org/officeDocument/2006/relationships/hyperlink" Target="https://helpv4.meinvoice.vn/kb/nd-sua-doi-thay-the-hoa-don-co-ma-da-gui-nguoi-mua-sai-mst-so-tien-thue-suat-tien-thue/" TargetMode="External"/><Relationship Id="rId208" Type="http://schemas.openxmlformats.org/officeDocument/2006/relationships/image" Target="media/image160.png"/><Relationship Id="rId415" Type="http://schemas.openxmlformats.org/officeDocument/2006/relationships/image" Target="media/image264.png"/><Relationship Id="rId457" Type="http://schemas.openxmlformats.org/officeDocument/2006/relationships/image" Target="media/image294.jpeg"/><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thiet-lap-cac-thong-tin-mo-rong-khai-bao-khi-lap-hoa-don-nhung-khong-hien-thi-len-hoa-don/" TargetMode="External"/><Relationship Id="rId359" Type="http://schemas.openxmlformats.org/officeDocument/2006/relationships/hyperlink" Target="https://helpv4.meinvoice.vn/kb/cong-ty-co-nhieu-chi-nhanh-thi-quan-ly-hoa-don-dau-vao-nhu-the-nao/" TargetMode="External"/><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hyperlink" Target="https://helpv4.meinvoice.vn/kb/app2_xem_bao_cao_hoa_don_dien_tu/" TargetMode="External"/><Relationship Id="rId219" Type="http://schemas.openxmlformats.org/officeDocument/2006/relationships/hyperlink" Target="https://helpv4.meinvoice.vn/kb/thiet-lap-cac-thong-tin-mo-rong-khai-bao-khi-lap-hoa-don-nhung-khong-hien-thi-len-hoa-don/" TargetMode="External"/><Relationship Id="rId370" Type="http://schemas.openxmlformats.org/officeDocument/2006/relationships/image" Target="media/image237.jpeg"/><Relationship Id="rId426" Type="http://schemas.openxmlformats.org/officeDocument/2006/relationships/image" Target="media/image273.jpeg"/><Relationship Id="rId230" Type="http://schemas.openxmlformats.org/officeDocument/2006/relationships/image" Target="media/image171.png"/><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quan-ly-tinh-hinh-su-dung-hoa-don/" TargetMode="External"/><Relationship Id="rId132" Type="http://schemas.openxmlformats.org/officeDocument/2006/relationships/image" Target="media/image113.jpeg"/><Relationship Id="rId174" Type="http://schemas.openxmlformats.org/officeDocument/2006/relationships/hyperlink" Target="https://helpv4.meinvoice.vn/kb/phat-hanh-hoa-don-co-ma/" TargetMode="External"/><Relationship Id="rId381" Type="http://schemas.openxmlformats.org/officeDocument/2006/relationships/hyperlink" Target="https://helpv4.meinvoice.vn/kb/inbot-bat-dau-su-dung/" TargetMode="External"/><Relationship Id="rId241" Type="http://schemas.openxmlformats.org/officeDocument/2006/relationships/image" Target="media/image173.png"/><Relationship Id="rId437" Type="http://schemas.openxmlformats.org/officeDocument/2006/relationships/image" Target="media/image283.jpeg"/><Relationship Id="rId479" Type="http://schemas.openxmlformats.org/officeDocument/2006/relationships/image" Target="media/image308.pn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r8_web_thiet_lap_thanh_toan_truc_tuyen_tren_meinvoice_vn_web/" TargetMode="External"/><Relationship Id="rId490" Type="http://schemas.openxmlformats.org/officeDocument/2006/relationships/image" Target="media/image318.png"/><Relationship Id="rId504" Type="http://schemas.openxmlformats.org/officeDocument/2006/relationships/hyperlink" Target="https://helpv4.meinvoice.vn/kb/inbot-nhan-hoa-don-va-phan-loai/"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jpeg"/><Relationship Id="rId406" Type="http://schemas.openxmlformats.org/officeDocument/2006/relationships/hyperlink" Target="https://helpv4.meinvoice.vn/kb/inbot-dan-nhan-de-phan-loai-hoa-don/" TargetMode="External"/><Relationship Id="rId9" Type="http://schemas.openxmlformats.org/officeDocument/2006/relationships/image" Target="media/image2.png"/><Relationship Id="rId210" Type="http://schemas.openxmlformats.org/officeDocument/2006/relationships/hyperlink" Target="https://helpv4.meinvoice.vn/kb/app2_tra_cuu_tim_kiem_hoa_don_dien_tu/" TargetMode="External"/><Relationship Id="rId392" Type="http://schemas.openxmlformats.org/officeDocument/2006/relationships/image" Target="media/image252.jpeg"/><Relationship Id="rId448" Type="http://schemas.openxmlformats.org/officeDocument/2006/relationships/image" Target="media/image292.jpeg"/><Relationship Id="rId252" Type="http://schemas.openxmlformats.org/officeDocument/2006/relationships/hyperlink" Target="https://meinvoice.vn/" TargetMode="External"/><Relationship Id="rId294" Type="http://schemas.openxmlformats.org/officeDocument/2006/relationships/hyperlink" Target="https://helpv4.meinvoice.vn/kb/app2_hang_hoa_dich_vu/" TargetMode="External"/><Relationship Id="rId308" Type="http://schemas.openxmlformats.org/officeDocument/2006/relationships/hyperlink" Target="https://helpv4.meinvoice.vn/kb/app2_tra_cuu_tim_kiem_hoa_don_dien_tu/"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quan-ly-hoa-don-theo-co-cau-to-chuc/" TargetMode="External"/><Relationship Id="rId154" Type="http://schemas.openxmlformats.org/officeDocument/2006/relationships/image" Target="media/image131.png"/><Relationship Id="rId361" Type="http://schemas.openxmlformats.org/officeDocument/2006/relationships/hyperlink" Target="https://helpv4.meinvoice.vn/kb/inbot-loi-thuong-gap-khi-upload-hoa-don/" TargetMode="External"/><Relationship Id="rId196" Type="http://schemas.openxmlformats.org/officeDocument/2006/relationships/hyperlink" Target="https://helpv4.meinvoice.vn/kb/nd-sua-doi-xu-ly-hoa-don-co-ma-chua-gui-nguoi-mua-sai-ten-dia-chi-nguoi-mua-khong-sai-mst-va-cac-thong-tin-khac/" TargetMode="External"/><Relationship Id="rId417" Type="http://schemas.openxmlformats.org/officeDocument/2006/relationships/image" Target="media/image266.jpeg"/><Relationship Id="rId459" Type="http://schemas.openxmlformats.org/officeDocument/2006/relationships/hyperlink" Target="https://helpv4.meinvoice.vn/kb/bao-cao-danh-sach-hoa-don-rui-ro-theo-nha-cung-cap/" TargetMode="External"/><Relationship Id="rId16" Type="http://schemas.openxmlformats.org/officeDocument/2006/relationships/image" Target="media/image9.png"/><Relationship Id="rId221" Type="http://schemas.openxmlformats.org/officeDocument/2006/relationships/image" Target="media/image167.png"/><Relationship Id="rId263" Type="http://schemas.openxmlformats.org/officeDocument/2006/relationships/image" Target="media/image190.png"/><Relationship Id="rId319" Type="http://schemas.openxmlformats.org/officeDocument/2006/relationships/image" Target="media/image218.png"/><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oadondientu.gdt.gov.vn/" TargetMode="External"/><Relationship Id="rId165" Type="http://schemas.openxmlformats.org/officeDocument/2006/relationships/image" Target="media/image139.png"/><Relationship Id="rId372" Type="http://schemas.openxmlformats.org/officeDocument/2006/relationships/image" Target="media/image239.png"/><Relationship Id="rId428" Type="http://schemas.openxmlformats.org/officeDocument/2006/relationships/image" Target="media/image275.png"/><Relationship Id="rId232" Type="http://schemas.openxmlformats.org/officeDocument/2006/relationships/hyperlink" Target="https://helpv4.meinvoice.vn/kb/nd-sua-doi-lap-bang-tong-hop-du-lieu-hoa-don-gui-co-quan-thue/" TargetMode="External"/><Relationship Id="rId274" Type="http://schemas.openxmlformats.org/officeDocument/2006/relationships/image" Target="media/image199.png"/><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image" Target="media/image145.png"/><Relationship Id="rId341" Type="http://schemas.openxmlformats.org/officeDocument/2006/relationships/hyperlink" Target="https://helpv4.meinvoice.vn/kb/r8_web_thiet_lap_thanh_toan_truc_tuyen_tren_meinvoice_vn_web/" TargetMode="External"/><Relationship Id="rId383" Type="http://schemas.openxmlformats.org/officeDocument/2006/relationships/hyperlink" Target="https://helpv4.meinvoice.vn/kb/upload-file-hoa-don-co-san-vao-phan-mem/" TargetMode="External"/><Relationship Id="rId439" Type="http://schemas.openxmlformats.org/officeDocument/2006/relationships/image" Target="media/image285.gif"/><Relationship Id="rId201" Type="http://schemas.openxmlformats.org/officeDocument/2006/relationships/hyperlink" Target="https://helpv4.meinvoice.vn/kb/nd-sua-doi-dieu-chinh-hoa-don-mtt-da-gui-hoac-chua-gui-cqt-da-gui-nguoi-mua-sai-so-tien-tien-thue-thue-suat-hang-hoa/" TargetMode="External"/><Relationship Id="rId243" Type="http://schemas.openxmlformats.org/officeDocument/2006/relationships/image" Target="media/image174.jpeg"/><Relationship Id="rId285" Type="http://schemas.openxmlformats.org/officeDocument/2006/relationships/image" Target="media/image207.png"/><Relationship Id="rId450" Type="http://schemas.openxmlformats.org/officeDocument/2006/relationships/hyperlink" Target="https://helpv4.meinvoice.vn/kb/phan-mem-xu-ly-hoa-don-thiet-lap-hien-thi-thong-tin-tren-bang-ke-bang-ke-chi-tiet-hoa-don/" TargetMode="External"/><Relationship Id="rId506" Type="http://schemas.openxmlformats.org/officeDocument/2006/relationships/hyperlink" Target="https://helpv4.meinvoice.vn/kb/inbot-tu-dong-tai-hoa-don-tu-trang-tra-cuu-hoa-don-cua-nha-cung-cap/"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hyperlink" Target="https://helpv4.meinvoice.vn/kb/app2_quan_ly_tai_nguyen_su_dung_hoa_don_dien_tu/"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gif"/><Relationship Id="rId352" Type="http://schemas.openxmlformats.org/officeDocument/2006/relationships/hyperlink" Target="https://helpv4.meinvoice.vn/kb/inbot-tu-dong-tai-hoa-don-tu-trang-tra-cuu-hoa-don-cua-nha-cung-cap/" TargetMode="External"/><Relationship Id="rId394" Type="http://schemas.openxmlformats.org/officeDocument/2006/relationships/image" Target="media/image254.jpeg"/><Relationship Id="rId408" Type="http://schemas.openxmlformats.org/officeDocument/2006/relationships/hyperlink" Target="https://helpsme.misa.vn/2023/kb/misa-inbot/" TargetMode="External"/><Relationship Id="rId212" Type="http://schemas.openxmlformats.org/officeDocument/2006/relationships/hyperlink" Target="https://helpv4.meinvoice.vn/kb/app2_quan_ly_tai_nguyen_su_dung_hoa_don_dien_tu/"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quy-dinh-ve-thoi-diem-lap-hoa-don-tai-nghi-dinh-70-2025-nd-cp/" TargetMode="External"/><Relationship Id="rId296" Type="http://schemas.openxmlformats.org/officeDocument/2006/relationships/image" Target="media/image212.jpeg"/><Relationship Id="rId461" Type="http://schemas.openxmlformats.org/officeDocument/2006/relationships/hyperlink" Target="https://helpv4.meinvoice.vn/kb/misa-meinvoice-xu-ly-hoa-don-bao-cao-hoa-don-thay-the-dieu-chinh/" TargetMode="External"/><Relationship Id="rId60" Type="http://schemas.openxmlformats.org/officeDocument/2006/relationships/image" Target="media/image53.png"/><Relationship Id="rId156" Type="http://schemas.openxmlformats.org/officeDocument/2006/relationships/hyperlink" Target="https://helpv4.meinvoice.vn/kb/r10_web_thiet_lap_truong_thong_tin_mo_rong_tren_mau_hoa_don_theo_dac_thu_cua_don_vi/" TargetMode="External"/><Relationship Id="rId198" Type="http://schemas.openxmlformats.org/officeDocument/2006/relationships/hyperlink" Target="https://helpv4.meinvoice.vn/kb/nd-sua-doi-dieu-chinh-hoa-don-co-ma-chua-gui-nguoi-mua-sai-mst-so-tien-thue-suat-tien-thue/" TargetMode="External"/><Relationship Id="rId321" Type="http://schemas.openxmlformats.org/officeDocument/2006/relationships/hyperlink" Target="https://helpv4.meinvoice.vn/kb/quan-ly-tinh-hinh-su-dung-hoa-don/" TargetMode="External"/><Relationship Id="rId363" Type="http://schemas.openxmlformats.org/officeDocument/2006/relationships/image" Target="media/image231.jpeg"/><Relationship Id="rId419" Type="http://schemas.openxmlformats.org/officeDocument/2006/relationships/hyperlink" Target="https://helpv4.meinvoice.vn/kb/cap-nhat-bao-cao-hoa-don-theo-tinh-trang-hoat-dong-cua-nha-cung-cap-moi-nhat/" TargetMode="External"/><Relationship Id="rId223" Type="http://schemas.openxmlformats.org/officeDocument/2006/relationships/hyperlink" Target="https://helpv4.meinvoice.vn/kb/quan-ly-tinh-hinh-su-dung-hoa-don/" TargetMode="External"/><Relationship Id="rId430" Type="http://schemas.openxmlformats.org/officeDocument/2006/relationships/hyperlink" Target="https://helpv4.meinvoice.vn/kb/misa-meinvoice-xu-ly-hoa-don-kiem-tra-dinh-muc-chi-phi-theo-thoi-gian/" TargetMode="External"/><Relationship Id="rId18" Type="http://schemas.openxmlformats.org/officeDocument/2006/relationships/image" Target="media/image11.png"/><Relationship Id="rId265" Type="http://schemas.openxmlformats.org/officeDocument/2006/relationships/hyperlink" Target="https://helpv4.meinvoice.vn/kb/r8_web_thiet_lap_thanh_toan_truc_tuyen_tren_meinvoice_vn_web/" TargetMode="External"/><Relationship Id="rId472" Type="http://schemas.openxmlformats.org/officeDocument/2006/relationships/image" Target="media/image303.jpeg"/><Relationship Id="rId125" Type="http://schemas.openxmlformats.org/officeDocument/2006/relationships/hyperlink" Target="https://helpv4.meinvoice.vn/kb/nhap-khau-hoa-don-gtgt-dich-vu-van-chuyen-co-thong-tin-bien-kiem-soat/" TargetMode="External"/><Relationship Id="rId167" Type="http://schemas.openxmlformats.org/officeDocument/2006/relationships/image" Target="media/image141.png"/><Relationship Id="rId332" Type="http://schemas.openxmlformats.org/officeDocument/2006/relationships/image" Target="media/image219.jpeg"/><Relationship Id="rId374" Type="http://schemas.openxmlformats.org/officeDocument/2006/relationships/image" Target="media/image241.png"/><Relationship Id="rId71" Type="http://schemas.openxmlformats.org/officeDocument/2006/relationships/image" Target="media/image64.png"/><Relationship Id="rId234" Type="http://schemas.openxmlformats.org/officeDocument/2006/relationships/hyperlink" Target="https://helpv4.meinvoice.vn/kb/xu-ly-phieu-xuat-kho-sai-sot/"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helpv4.meinvoice.vn/kb/tra_cuu_hoa_don_dien_tu/" TargetMode="External"/><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png"/><Relationship Id="rId178" Type="http://schemas.openxmlformats.org/officeDocument/2006/relationships/hyperlink" Target="https://helpv4.meinvoice.vn/kb/kiem-tra-hieu-luc-cua-thong-bao-phat-hanh/" TargetMode="External"/><Relationship Id="rId301" Type="http://schemas.openxmlformats.org/officeDocument/2006/relationships/hyperlink" Target="https://helpv4.meinvoice.vn/kb/nd-sua-doi-xu-ly-hoa-don-khong-ma-da-chuyen-day-du-noi-dung-den-cqt-da-gui-nguoi-mua-sai-ten-dia-chi-nguoi-mua/" TargetMode="External"/><Relationship Id="rId343" Type="http://schemas.openxmlformats.org/officeDocument/2006/relationships/hyperlink" Target="https://sandbox.vnpayment.vn/apis/danh-sach-ngan-hang/" TargetMode="External"/><Relationship Id="rId82" Type="http://schemas.openxmlformats.org/officeDocument/2006/relationships/image" Target="media/image75.png"/><Relationship Id="rId203" Type="http://schemas.openxmlformats.org/officeDocument/2006/relationships/hyperlink" Target="https://helpv4.meinvoice.vn/kb/nd-sua-doi-thay-the-hoa-don-mtt-da-gui-cqt-da-gui-nguoi-mua-sai-so-tien-tien-thue-thue-suat-hang-hoa/" TargetMode="External"/><Relationship Id="rId385" Type="http://schemas.openxmlformats.org/officeDocument/2006/relationships/image" Target="media/image246.jpeg"/><Relationship Id="rId245" Type="http://schemas.openxmlformats.org/officeDocument/2006/relationships/image" Target="media/image176.jpeg"/><Relationship Id="rId287" Type="http://schemas.openxmlformats.org/officeDocument/2006/relationships/hyperlink" Target="https://helpv4.meinvoice.vn/kb/rieng-tu-nd-sua-doi-web-dang-ky-su-dung-hoa-don-khong-co-ma-voi-co-quan-thue/" TargetMode="External"/><Relationship Id="rId410" Type="http://schemas.openxmlformats.org/officeDocument/2006/relationships/hyperlink" Target="https://helpasp.misa.vn/accounting/kb/ket-noi-voi-phan-mem-invoicebots/" TargetMode="External"/><Relationship Id="rId452" Type="http://schemas.openxmlformats.org/officeDocument/2006/relationships/hyperlink" Target="https://helpv4.meinvoice.vn/kb/phan-mem-xu-ly-hoa-don-bao-cao-hoa-don-theo-tinh-trang-hoat-dong-cua-nha-cung-cap/" TargetMode="External"/><Relationship Id="rId494" Type="http://schemas.openxmlformats.org/officeDocument/2006/relationships/image" Target="media/image322.png"/><Relationship Id="rId508" Type="http://schemas.openxmlformats.org/officeDocument/2006/relationships/footer" Target="footer2.xml"/><Relationship Id="rId105" Type="http://schemas.openxmlformats.org/officeDocument/2006/relationships/image" Target="media/image97.png"/><Relationship Id="rId147" Type="http://schemas.openxmlformats.org/officeDocument/2006/relationships/image" Target="media/image125.jpeg"/><Relationship Id="rId312" Type="http://schemas.openxmlformats.org/officeDocument/2006/relationships/image" Target="media/image214.png"/><Relationship Id="rId354" Type="http://schemas.openxmlformats.org/officeDocument/2006/relationships/hyperlink" Target="https://helpv4.meinvoice.vn/kb/inbot-nhap-tay-hoa-don-giay-vao-he-thong/"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hyperlink" Target="https://helpv4.meinvoice.vn/kb/app2_lay_lai_mat_khau/" TargetMode="External"/><Relationship Id="rId298" Type="http://schemas.openxmlformats.org/officeDocument/2006/relationships/hyperlink" Target="https://helpv4.meinvoice.vn/kb/khoi-tao-mau-hoa-don-khong-co-ma-cua-co-quan-thue/" TargetMode="External"/><Relationship Id="rId421" Type="http://schemas.openxmlformats.org/officeDocument/2006/relationships/image" Target="media/image269.png"/><Relationship Id="rId463" Type="http://schemas.openxmlformats.org/officeDocument/2006/relationships/hyperlink" Target="https://helpv4.meinvoice.vn/kb/phan-mem-xu-ly-hoa-don-xem-bao-cao-tong-hop-chi-phi/" TargetMode="External"/><Relationship Id="rId116" Type="http://schemas.openxmlformats.org/officeDocument/2006/relationships/hyperlink" Target="https://helpv4.meinvoice.vn/kb/nd-sua-doi-lap-hoa-don-quyet-toan/" TargetMode="External"/><Relationship Id="rId158" Type="http://schemas.openxmlformats.org/officeDocument/2006/relationships/image" Target="media/image134.png"/><Relationship Id="rId323" Type="http://schemas.openxmlformats.org/officeDocument/2006/relationships/hyperlink" Target="https://helpv4.meinvoice.vn/kb/nd-sua-doi-web-dang-ky-su-dung-hoa-don-voi-co-quan-thue-hddt-co-ma-cqt/"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hyperlink" Target="https://helpv4.meinvoice.vn/kb/nd-sua-doi-web-dang-ky-su-dung-hoa-don-voi-co-quan-thue-hddt-co-ma-cqt/" TargetMode="External"/><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image" Target="media/image304.png"/><Relationship Id="rId127" Type="http://schemas.openxmlformats.org/officeDocument/2006/relationships/hyperlink" Target="https://app3.meinvoice.vn/v3/dang-ky/mau-hoa-don" TargetMode="External"/><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s://helpv4.meinvoice.vn/kb/phat-hanh-hoa-don-co-ma/app2_xoa_hoa_don_va_lap_hoa_don_thay_the" TargetMode="External"/><Relationship Id="rId334" Type="http://schemas.openxmlformats.org/officeDocument/2006/relationships/image" Target="media/image221.jpeg"/><Relationship Id="rId376" Type="http://schemas.openxmlformats.org/officeDocument/2006/relationships/image" Target="media/image242.png"/><Relationship Id="rId4" Type="http://schemas.openxmlformats.org/officeDocument/2006/relationships/settings" Target="settings.xml"/><Relationship Id="rId180" Type="http://schemas.openxmlformats.org/officeDocument/2006/relationships/hyperlink" Target="https://helpv4.meinvoice.vn/kb/phat-hanh-hoa-don-co-ma/app2_xoa_hoa_don_va_lap_hoa_don_thay_the" TargetMode="External"/><Relationship Id="rId236" Type="http://schemas.openxmlformats.org/officeDocument/2006/relationships/hyperlink" Target="https://helpv4.meinvoice.vn/kb/nhap-khau-phieu-xuat-kho/" TargetMode="External"/><Relationship Id="rId278" Type="http://schemas.openxmlformats.org/officeDocument/2006/relationships/hyperlink" Target="https://sandbox.vnpayment.vn/apis/danh-sach-ngan-hang/" TargetMode="External"/><Relationship Id="rId401" Type="http://schemas.openxmlformats.org/officeDocument/2006/relationships/image" Target="media/image260.png"/><Relationship Id="rId443" Type="http://schemas.openxmlformats.org/officeDocument/2006/relationships/image" Target="media/image288.png"/><Relationship Id="rId303" Type="http://schemas.openxmlformats.org/officeDocument/2006/relationships/hyperlink" Target="https://helpv4.meinvoice.vn/kb/dieu-chinh-hoa-don-khong-ma-da-chuyen-day-du-noi-dung-den-cqt-d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9.jpeg"/><Relationship Id="rId345" Type="http://schemas.openxmlformats.org/officeDocument/2006/relationships/hyperlink" Target="https://helpv4.meinvoice.vn/kb/dang-nhap-vao-website/" TargetMode="External"/><Relationship Id="rId387" Type="http://schemas.openxmlformats.org/officeDocument/2006/relationships/image" Target="media/image248.jpeg"/><Relationship Id="rId510" Type="http://schemas.openxmlformats.org/officeDocument/2006/relationships/theme" Target="theme/theme1.xml"/><Relationship Id="rId191" Type="http://schemas.openxmlformats.org/officeDocument/2006/relationships/image" Target="media/image155.png"/><Relationship Id="rId205" Type="http://schemas.openxmlformats.org/officeDocument/2006/relationships/image" Target="media/image157.png"/><Relationship Id="rId247" Type="http://schemas.openxmlformats.org/officeDocument/2006/relationships/image" Target="media/image178.jpeg"/><Relationship Id="rId412" Type="http://schemas.openxmlformats.org/officeDocument/2006/relationships/hyperlink" Target="https://bamboohelp.misa.vn/knowledge-base/hoa-don-mua-hang/" TargetMode="External"/><Relationship Id="rId107" Type="http://schemas.openxmlformats.org/officeDocument/2006/relationships/image" Target="media/image98.png"/><Relationship Id="rId289" Type="http://schemas.openxmlformats.org/officeDocument/2006/relationships/image" Target="media/image209.jpeg"/><Relationship Id="rId454" Type="http://schemas.openxmlformats.org/officeDocument/2006/relationships/hyperlink" Target="https://helpv4.meinvoice.vn/kb/misa-meinvoice-xu-ly-hoa-don-bao-cao-thong-ke-chi-phi-theo-nhan-dan/" TargetMode="External"/><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image" Target="media/image215.png"/><Relationship Id="rId356" Type="http://schemas.openxmlformats.org/officeDocument/2006/relationships/hyperlink" Target="https://esign.misa.vn/" TargetMode="External"/><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image" Target="media/image271.png"/><Relationship Id="rId258" Type="http://schemas.openxmlformats.org/officeDocument/2006/relationships/hyperlink" Target="https://helpv4.meinvoice.vn/kb/tra_cuu_hoa_don_dien_tu/r9_desktop__quet_ma_qr_code_de_tra_cuu_hoa_don" TargetMode="External"/><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jpeg"/><Relationship Id="rId325" Type="http://schemas.openxmlformats.org/officeDocument/2006/relationships/hyperlink" Target="https://helpv4.meinvoice.vn/kb/thiet-lap-cac-thong-tin-mo-rong-khai-bao-khi-lap-hoa-don-nhung-khong-hien-thi-len-hoa-don/" TargetMode="External"/><Relationship Id="rId367" Type="http://schemas.openxmlformats.org/officeDocument/2006/relationships/image" Target="media/image235.jpeg"/><Relationship Id="rId171" Type="http://schemas.openxmlformats.org/officeDocument/2006/relationships/image" Target="media/image142.png"/><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hyperlink" Target="https://helpv4.meinvoice.vn/kb/upload-file-hoa-don-co-san-vao-phan-mem/" TargetMode="External"/><Relationship Id="rId33" Type="http://schemas.openxmlformats.org/officeDocument/2006/relationships/image" Target="media/image26.png"/><Relationship Id="rId129" Type="http://schemas.openxmlformats.org/officeDocument/2006/relationships/image" Target="media/image110.png"/><Relationship Id="rId280" Type="http://schemas.openxmlformats.org/officeDocument/2006/relationships/image" Target="media/image202.png"/><Relationship Id="rId336" Type="http://schemas.openxmlformats.org/officeDocument/2006/relationships/hyperlink" Target="https://helpv4.meinvoice.vn/kb/app2_lay_lai_mat_khau/"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helpv4.meinvoice.vn/kb/thoi-diem-chuyen-du-lieu-hoa-don-khoi-tao-tu-may-tinh-tien-den-co-quan-thue/" TargetMode="External"/><Relationship Id="rId182" Type="http://schemas.openxmlformats.org/officeDocument/2006/relationships/image" Target="media/image146.gif"/><Relationship Id="rId378" Type="http://schemas.openxmlformats.org/officeDocument/2006/relationships/hyperlink" Target="https://helpv4.meinvoice.vn/kb/misa-meinvoice-xu-ly-hoa-don-doc-va-kiem-tra-hoa-don-bien-lai-theo-nghi-dinh-70-2025-nd-cp/" TargetMode="External"/><Relationship Id="rId403" Type="http://schemas.openxmlformats.org/officeDocument/2006/relationships/image" Target="media/image262.png"/><Relationship Id="rId6" Type="http://schemas.openxmlformats.org/officeDocument/2006/relationships/footnotes" Target="footnotes.xml"/><Relationship Id="rId238" Type="http://schemas.openxmlformats.org/officeDocument/2006/relationships/hyperlink" Target="https://helpv4.meinvoice.vn/kb/web-lap-phieu-xuat-kho-dieu-chinh-cho-phieu-xuat-kho-sai-sot-theo-nghi-dinh-70-2025-nd-cp/" TargetMode="External"/><Relationship Id="rId445" Type="http://schemas.openxmlformats.org/officeDocument/2006/relationships/image" Target="media/image290.png"/><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nd-sua-doi-thay-the-hoa-don-khong-ma-da-chuyen-day-du-noi-dung-den-cqt-chua-gui-nguoi-mua-sai-mst-so-tien-tien-thue-hang-hoa/" TargetMode="External"/><Relationship Id="rId347" Type="http://schemas.openxmlformats.org/officeDocument/2006/relationships/image" Target="media/image223.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50.png"/><Relationship Id="rId193" Type="http://schemas.openxmlformats.org/officeDocument/2006/relationships/hyperlink" Target="https://helpv4.meinvoice.vn/kb/nd-sua-doi-xu-ly-hoa-co-ma-da-gui-cqt-sai-ten-dia-chi-nguoi-mua-khong-sai-mst-va-cac-noi-dung-khac/" TargetMode="External"/><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image" Target="media/image263.jpeg"/><Relationship Id="rId456" Type="http://schemas.openxmlformats.org/officeDocument/2006/relationships/hyperlink" Target="https://helpv4.meinvoice.vn/kb/tu-dong-phan-loai-hoa-don-theo-nhom-chi-phi/" TargetMode="External"/><Relationship Id="rId498" Type="http://schemas.openxmlformats.org/officeDocument/2006/relationships/image" Target="media/image326.jpe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image" Target="media/image187.png"/><Relationship Id="rId316" Type="http://schemas.openxmlformats.org/officeDocument/2006/relationships/image" Target="media/image21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8.png"/><Relationship Id="rId162" Type="http://schemas.openxmlformats.org/officeDocument/2006/relationships/hyperlink" Target="https://helpv4.meinvoice.vn/ac/xu-ly-hoa-don-dien-tu-co-ma-sai-sot/" TargetMode="External"/><Relationship Id="rId218" Type="http://schemas.openxmlformats.org/officeDocument/2006/relationships/image" Target="media/image165.png"/><Relationship Id="rId425" Type="http://schemas.openxmlformats.org/officeDocument/2006/relationships/image" Target="media/image272.pn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xu-ly-phieu-xuat-kho-sai-sot/" TargetMode="External"/><Relationship Id="rId369" Type="http://schemas.openxmlformats.org/officeDocument/2006/relationships/image" Target="media/image236.jpeg"/><Relationship Id="rId173" Type="http://schemas.openxmlformats.org/officeDocument/2006/relationships/image" Target="media/image143.png"/><Relationship Id="rId229" Type="http://schemas.openxmlformats.org/officeDocument/2006/relationships/hyperlink" Target="https://helpv4.meinvoice.vn/kb/thiet-lap-truong-thong-tin-mo-rong-hien-thi-tren-phieu-xuat-kho/" TargetMode="External"/><Relationship Id="rId380" Type="http://schemas.openxmlformats.org/officeDocument/2006/relationships/image" Target="media/image244.png"/><Relationship Id="rId436" Type="http://schemas.openxmlformats.org/officeDocument/2006/relationships/image" Target="media/image282.jpeg"/><Relationship Id="rId240" Type="http://schemas.openxmlformats.org/officeDocument/2006/relationships/hyperlink" Target="https://hoadondientu.gdt.gov.vn/" TargetMode="External"/><Relationship Id="rId478" Type="http://schemas.openxmlformats.org/officeDocument/2006/relationships/image" Target="media/image307.jpe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inbot-trai-nghiem-thu-tinh-nang-kiem-tra-hoa-don-dau-vao-khi-tra-cuu-hoa-don/" TargetMode="External"/><Relationship Id="rId503"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20.png"/><Relationship Id="rId184" Type="http://schemas.openxmlformats.org/officeDocument/2006/relationships/image" Target="media/image148.png"/><Relationship Id="rId391" Type="http://schemas.openxmlformats.org/officeDocument/2006/relationships/image" Target="media/image251.jpeg"/><Relationship Id="rId405" Type="http://schemas.openxmlformats.org/officeDocument/2006/relationships/hyperlink" Target="https://helpv4.meinvoice.vn/kb/inbotdinh-kem-tai-lieu-len-hoa-don/" TargetMode="External"/><Relationship Id="rId447" Type="http://schemas.openxmlformats.org/officeDocument/2006/relationships/image" Target="media/image291.png"/><Relationship Id="rId251" Type="http://schemas.openxmlformats.org/officeDocument/2006/relationships/image" Target="media/image182.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image" Target="media/image210.jpeg"/><Relationship Id="rId307" Type="http://schemas.openxmlformats.org/officeDocument/2006/relationships/hyperlink" Target="https://helpv4.meinvoice.vn/kb/app2_xem_tong_quan_tinh_hinh_su_dung_hoa_don/" TargetMode="External"/><Relationship Id="rId349" Type="http://schemas.openxmlformats.org/officeDocument/2006/relationships/image" Target="media/image224.png"/><Relationship Id="rId88" Type="http://schemas.openxmlformats.org/officeDocument/2006/relationships/image" Target="media/image81.png"/><Relationship Id="rId111" Type="http://schemas.openxmlformats.org/officeDocument/2006/relationships/hyperlink" Target="https://helpv4.meinvoice.vn/kb/app2_tra_cuu_tim_kiem_hoa_don_dien_tu/" TargetMode="External"/><Relationship Id="rId153" Type="http://schemas.openxmlformats.org/officeDocument/2006/relationships/image" Target="media/image130.png"/><Relationship Id="rId195" Type="http://schemas.openxmlformats.org/officeDocument/2006/relationships/hyperlink" Target="https://helpv4.meinvoice.vn/kb/nd-sua-doi-dieu-chinh-hoa-don-co-ma-da-gui-nguoi-mua-sai-mst-so-tien-thue-suat-tien-thue/" TargetMode="External"/><Relationship Id="rId209" Type="http://schemas.openxmlformats.org/officeDocument/2006/relationships/hyperlink" Target="https://helpv4.meinvoice.vn/kb/app2_xem_tong_quan_tinh_hinh_su_dung_hoa_don/" TargetMode="External"/><Relationship Id="rId360" Type="http://schemas.openxmlformats.org/officeDocument/2006/relationships/image" Target="media/image229.png"/><Relationship Id="rId416" Type="http://schemas.openxmlformats.org/officeDocument/2006/relationships/image" Target="media/image265.jpeg"/><Relationship Id="rId220" Type="http://schemas.openxmlformats.org/officeDocument/2006/relationships/image" Target="media/image166.png"/><Relationship Id="rId458" Type="http://schemas.openxmlformats.org/officeDocument/2006/relationships/hyperlink" Target="https://helpv4.meinvoice.vn/kb/phan-mem-xu-ly-hoa-don-thiet-lap-hien-thi-thong-tin-tren-bang-ke-bang-ke-chi-tiet-hoa-don/"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nd-sua-doi-lap-bang-tong-hop-du-lieu-hoa-don-gui-co-quan-thue/"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image" Target="media/image138.png"/><Relationship Id="rId371" Type="http://schemas.openxmlformats.org/officeDocument/2006/relationships/image" Target="media/image238.jpeg"/><Relationship Id="rId427" Type="http://schemas.openxmlformats.org/officeDocument/2006/relationships/image" Target="media/image274.jpe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hyperlink" Target="https://helpv4.meinvoice.vn/kb/thiet-lap-cac-thong-tin-mo-rong-khai-bao-khi-lap-hoa-don-nhung-khong-hien-thi-len-hoa-don/" TargetMode="External"/><Relationship Id="rId273" Type="http://schemas.openxmlformats.org/officeDocument/2006/relationships/image" Target="media/image198.png"/><Relationship Id="rId329" Type="http://schemas.openxmlformats.org/officeDocument/2006/relationships/hyperlink" Target="https://helpv4.meinvoice.vn/kb/nhap-khau-phieu-xuat-kho/" TargetMode="External"/><Relationship Id="rId480" Type="http://schemas.openxmlformats.org/officeDocument/2006/relationships/hyperlink" Target="https://helpact.misa.vn/kb/hach-toan-hoa-don-dau-ra-lay-ve-tu-misa-meinvoice-xu-ly-hoa-don/" TargetMode="External"/><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image" Target="media/image144.png"/><Relationship Id="rId340" Type="http://schemas.openxmlformats.org/officeDocument/2006/relationships/hyperlink" Target="https://helpv4.meinvoice.vn/kb/tra_cuu_hoa_don_dien_tu/" TargetMode="External"/><Relationship Id="rId200" Type="http://schemas.openxmlformats.org/officeDocument/2006/relationships/hyperlink" Target="https://helpv4.meinvoice.vn/kb/nd-sua-doi-thay-the-hoa-don-mtt-da-gui-cqt-da-gui-nguoi-mua-sai-so-tien-tien-thue-thue-suat-hang-hoa/" TargetMode="External"/><Relationship Id="rId382" Type="http://schemas.openxmlformats.org/officeDocument/2006/relationships/image" Target="media/image245.png"/><Relationship Id="rId438" Type="http://schemas.openxmlformats.org/officeDocument/2006/relationships/image" Target="media/image284.jpeg"/><Relationship Id="rId242" Type="http://schemas.openxmlformats.org/officeDocument/2006/relationships/hyperlink" Target="https://hoadondientu.gdt.gov.vn/" TargetMode="External"/><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upload-file-hoa-don-co-san-vao-phan-me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image" Target="media/image226.jpeg"/><Relationship Id="rId393" Type="http://schemas.openxmlformats.org/officeDocument/2006/relationships/image" Target="media/image253.jpeg"/><Relationship Id="rId407" Type="http://schemas.openxmlformats.org/officeDocument/2006/relationships/hyperlink" Target="https://helpv4.meinvoice.vn/kb/inbots-ghi-chu-cho-hoa-don/" TargetMode="External"/><Relationship Id="rId449" Type="http://schemas.openxmlformats.org/officeDocument/2006/relationships/image" Target="media/image293.jpeg"/><Relationship Id="rId211" Type="http://schemas.openxmlformats.org/officeDocument/2006/relationships/hyperlink" Target="https://helpv4.meinvoice.vn/kb/app2_xem_bao_cao_hoa_don_dien_tu/" TargetMode="External"/><Relationship Id="rId253" Type="http://schemas.openxmlformats.org/officeDocument/2006/relationships/image" Target="media/image183.png"/><Relationship Id="rId295" Type="http://schemas.openxmlformats.org/officeDocument/2006/relationships/image" Target="media/image211.jpeg"/><Relationship Id="rId309" Type="http://schemas.openxmlformats.org/officeDocument/2006/relationships/hyperlink" Target="https://helpv4.meinvoice.vn/kb/app2_xem_bao_cao_hoa_don_dien_tu/" TargetMode="External"/><Relationship Id="rId460" Type="http://schemas.openxmlformats.org/officeDocument/2006/relationships/hyperlink" Target="https://helpv4.meinvoice.vn/kb/phan-mem-xu-ly-hoa-don-bao-cao-hoa-don-theo-tinh-trang-hoat-dong-cua-nha-cung-cap/" TargetMode="External"/><Relationship Id="rId48" Type="http://schemas.openxmlformats.org/officeDocument/2006/relationships/image" Target="media/image41.png"/><Relationship Id="rId113" Type="http://schemas.openxmlformats.org/officeDocument/2006/relationships/hyperlink" Target="https://helpv4.meinvoice.vn/kb/web-toi-muon-nhap-khau-hoa-don-dien-tu-vao-phan-mem-thi-lam-the-nao/" TargetMode="External"/><Relationship Id="rId320" Type="http://schemas.openxmlformats.org/officeDocument/2006/relationships/hyperlink" Target="https://helpv4.meinvoice.vn/kb/xu-ly-phieu-xuat-kho-sai-sot/" TargetMode="External"/><Relationship Id="rId155" Type="http://schemas.openxmlformats.org/officeDocument/2006/relationships/image" Target="media/image132.png"/><Relationship Id="rId197" Type="http://schemas.openxmlformats.org/officeDocument/2006/relationships/hyperlink" Target="https://helpv4.meinvoice.vn/kb/nd-sua-doi-thay-the-hoa-don-co-ma-chua-gui-nguoi-mua-sai-mst-so-tien-thue-suat-tien-thue/" TargetMode="External"/><Relationship Id="rId362" Type="http://schemas.openxmlformats.org/officeDocument/2006/relationships/image" Target="media/image230.jpeg"/><Relationship Id="rId418" Type="http://schemas.openxmlformats.org/officeDocument/2006/relationships/image" Target="media/image267.jpeg"/><Relationship Id="rId222" Type="http://schemas.openxmlformats.org/officeDocument/2006/relationships/hyperlink" Target="https://helpv4.meinvoice.vn/kb/xu-ly-phieu-xuat-kho-sai-sot/" TargetMode="External"/><Relationship Id="rId264" Type="http://schemas.openxmlformats.org/officeDocument/2006/relationships/image" Target="media/image191.png"/><Relationship Id="rId471" Type="http://schemas.openxmlformats.org/officeDocument/2006/relationships/image" Target="media/image302.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8.png"/><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hyperlink" Target="https://hoadondientu.gdt.gov.vn/" TargetMode="External"/><Relationship Id="rId373" Type="http://schemas.openxmlformats.org/officeDocument/2006/relationships/image" Target="media/image240.png"/><Relationship Id="rId429" Type="http://schemas.openxmlformats.org/officeDocument/2006/relationships/image" Target="media/image276.png"/><Relationship Id="rId1" Type="http://schemas.openxmlformats.org/officeDocument/2006/relationships/customXml" Target="../customXml/item1.xml"/><Relationship Id="rId233" Type="http://schemas.openxmlformats.org/officeDocument/2006/relationships/image" Target="media/image172.png"/><Relationship Id="rId440" Type="http://schemas.openxmlformats.org/officeDocument/2006/relationships/hyperlink" Target="https://helpv4.meinvoice.vn/kb/inbot-gan-nhan-tu-dong-cho-nha-cung-cap/" TargetMode="External"/><Relationship Id="rId28" Type="http://schemas.openxmlformats.org/officeDocument/2006/relationships/image" Target="media/image21.png"/><Relationship Id="rId275" Type="http://schemas.openxmlformats.org/officeDocument/2006/relationships/hyperlink" Target="https://helpv4.meinvoice.vn/kb/r8_web_thiet_lap_thanh_toan_truc_tuyen_tren_meinvoice_vn_web/" TargetMode="External"/><Relationship Id="rId300" Type="http://schemas.openxmlformats.org/officeDocument/2006/relationships/image" Target="media/image213.jpeg"/><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hyperlink" Target="https://helpv4.meinvoice.vn/kb/app3-lap-ho-so-dang-ky-su-dung-hddt-co-ma-cqt/" TargetMode="External"/><Relationship Id="rId342" Type="http://schemas.openxmlformats.org/officeDocument/2006/relationships/hyperlink" Target="https://helpv4.meinvoice.vn/kb/tra_cuu_hoa_don_dien_tu/" TargetMode="External"/><Relationship Id="rId384" Type="http://schemas.openxmlformats.org/officeDocument/2006/relationships/hyperlink" Target="https://helpv4.meinvoice.vn/kb/inbot-kiem-tra-tinh-hop-ly-cua-hoa-don/" TargetMode="External"/><Relationship Id="rId202" Type="http://schemas.openxmlformats.org/officeDocument/2006/relationships/hyperlink" Target="https://helpv4.meinvoice.vn/kb/nd-sua-doi-xu-ly-hoa-don-mtt-da-gui-cqt-chua-gui-nguoi-mua-sai-ten-dia-chi-khong-sai-noi-dung-khac/"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hyperlink" Target="https://helpv4.meinvoice.vn/kb/nd-sua-doi-khoi-tao-mau-hoa-don-khong-co-ma-cua-co-quan-thue/" TargetMode="External"/><Relationship Id="rId451" Type="http://schemas.openxmlformats.org/officeDocument/2006/relationships/hyperlink" Target="https://helpv4.meinvoice.vn/kb/bao-cao-danh-sach-hoa-don-rui-ro-theo-nha-cung-cap/" TargetMode="External"/><Relationship Id="rId493" Type="http://schemas.openxmlformats.org/officeDocument/2006/relationships/image" Target="media/image321.png"/><Relationship Id="rId507" Type="http://schemas.openxmlformats.org/officeDocument/2006/relationships/footer" Target="footer1.xml"/><Relationship Id="rId50" Type="http://schemas.openxmlformats.org/officeDocument/2006/relationships/image" Target="media/image43.png"/><Relationship Id="rId104" Type="http://schemas.openxmlformats.org/officeDocument/2006/relationships/hyperlink" Target="https://helpv4.meinvoice.vn/kb/app2_khach_hang/" TargetMode="External"/><Relationship Id="rId146" Type="http://schemas.openxmlformats.org/officeDocument/2006/relationships/image" Target="media/image124.png"/><Relationship Id="rId188" Type="http://schemas.openxmlformats.org/officeDocument/2006/relationships/image" Target="media/image152.png"/><Relationship Id="rId311" Type="http://schemas.openxmlformats.org/officeDocument/2006/relationships/hyperlink" Target="https://helpv4.meinvoice.vn/kb/rieng-tu-nd-sua-doi-web-dang-ky-su-dung-hoa-don-khong-co-ma-voi-co-quan-thue/" TargetMode="External"/><Relationship Id="rId353" Type="http://schemas.openxmlformats.org/officeDocument/2006/relationships/hyperlink" Target="https://helpv4.meinvoice.vn/kb/upload-file-hoa-don-co-san-vao-phan-mem/" TargetMode="External"/><Relationship Id="rId395" Type="http://schemas.openxmlformats.org/officeDocument/2006/relationships/image" Target="media/image255.jpeg"/><Relationship Id="rId409" Type="http://schemas.openxmlformats.org/officeDocument/2006/relationships/hyperlink" Target="https://helpact.misa.vn/kb/ket-noi-voi-phan-mem-invoicebots/" TargetMode="External"/><Relationship Id="rId92" Type="http://schemas.openxmlformats.org/officeDocument/2006/relationships/image" Target="media/image85.png"/><Relationship Id="rId213" Type="http://schemas.openxmlformats.org/officeDocument/2006/relationships/hyperlink" Target="https://helpv4.meinvoice.vn/kb/nd-sua-doi-web-dang-ky-su-dung-hoa-don-voi-co-quan-thue-hddt-co-ma-cqt/" TargetMode="External"/><Relationship Id="rId420" Type="http://schemas.openxmlformats.org/officeDocument/2006/relationships/image" Target="media/image268.png"/><Relationship Id="rId255" Type="http://schemas.openxmlformats.org/officeDocument/2006/relationships/image" Target="media/image185.png"/><Relationship Id="rId297" Type="http://schemas.openxmlformats.org/officeDocument/2006/relationships/hyperlink" Target="https://helpv4.meinvoice.vn/kb/chon-phuong-thuc-chuyen-du-lieu-hoa-don-dien-tu-den-cqt/" TargetMode="External"/><Relationship Id="rId462" Type="http://schemas.openxmlformats.org/officeDocument/2006/relationships/hyperlink" Target="https://helpv4.meinvoice.vn/kb/misa-meinvoice-xu-ly-hoa-don-bao-cao-thong-ke-chi-phi-theo-nhan-dan/" TargetMode="External"/><Relationship Id="rId115" Type="http://schemas.openxmlformats.org/officeDocument/2006/relationships/hyperlink" Target="https://helpv4.meinvoice.vn/kb/cau-hoi-thuong-gap-ve-hoa-don-dien-tu-theo-nghi-dinh-70-2025-nd-cp/" TargetMode="External"/><Relationship Id="rId157" Type="http://schemas.openxmlformats.org/officeDocument/2006/relationships/image" Target="media/image133.png"/><Relationship Id="rId322" Type="http://schemas.openxmlformats.org/officeDocument/2006/relationships/hyperlink" Target="https://helpv4.meinvoice.vn/kb/nhap-khau-phieu-xuat-kho/"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xu-ly-hoa-don-mtt-da-gui-cqt-da-gui-nguoi-mua-sai-ten-dia-chi-khong-sai-noi-dung-khac/" TargetMode="External"/><Relationship Id="rId19" Type="http://schemas.openxmlformats.org/officeDocument/2006/relationships/image" Target="media/image12.png"/><Relationship Id="rId224" Type="http://schemas.openxmlformats.org/officeDocument/2006/relationships/hyperlink" Target="https://helpv4.meinvoice.vn/kb/nhap-khau-phieu-xuat-kho/" TargetMode="External"/><Relationship Id="rId266" Type="http://schemas.openxmlformats.org/officeDocument/2006/relationships/hyperlink" Target="https://helpv4.meinvoice.vn/kb/tra_cuu_hoa_don_dien_tu/" TargetMode="External"/><Relationship Id="rId431" Type="http://schemas.openxmlformats.org/officeDocument/2006/relationships/image" Target="media/image277.png"/><Relationship Id="rId473" Type="http://schemas.openxmlformats.org/officeDocument/2006/relationships/hyperlink" Target="https://helpv4.meinvoice.vn/kb/xu-ly-truong-hop-tai-khoan-dang-nhap-trang-hoadondientu-gdt-gov-bi-khoa-hoac-quen-mat-khau-dang-nhap/" TargetMode="External"/><Relationship Id="rId30" Type="http://schemas.openxmlformats.org/officeDocument/2006/relationships/image" Target="media/image23.png"/><Relationship Id="rId126" Type="http://schemas.openxmlformats.org/officeDocument/2006/relationships/hyperlink" Target="https://helpv4.meinvoice.vn/kb/khoi-tao-va-phat-hanh-hoa-don-linh-vuc-kinh-doanh-xe/" TargetMode="External"/><Relationship Id="rId168" Type="http://schemas.openxmlformats.org/officeDocument/2006/relationships/hyperlink" Target="http://help.meinvoice.vn/kb/xoa-chung-thu-so-neu-khong-con-nhu-cau-su-dung/" TargetMode="External"/><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hyperlink" Target="https://helpv4.meinvoice.vn/ac/misa-meinvoice-xu-ly-hoa-don-chuyen-hoa-don-vao-chuong-trinh/" TargetMode="External"/><Relationship Id="rId3" Type="http://schemas.openxmlformats.org/officeDocument/2006/relationships/styles" Target="styles.xml"/><Relationship Id="rId235" Type="http://schemas.openxmlformats.org/officeDocument/2006/relationships/hyperlink" Target="https://helpv4.meinvoice.vn/kb/quan-ly-tinh-hinh-su-dung-hoa-don/" TargetMode="External"/><Relationship Id="rId277" Type="http://schemas.openxmlformats.org/officeDocument/2006/relationships/image" Target="media/image200.png"/><Relationship Id="rId400" Type="http://schemas.openxmlformats.org/officeDocument/2006/relationships/hyperlink" Target="https://helpv4.meinvoice.vn/kb/cong-ty-co-nhieu-chi-nhanh-thi-quan-ly-hoa-don-dau-vao-nhu-the-nao/" TargetMode="External"/><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png"/><Relationship Id="rId302" Type="http://schemas.openxmlformats.org/officeDocument/2006/relationships/hyperlink" Target="https://helpv4.meinvoice.vn/kb/nd-sua-doi-thay-the-hoa-don-khong-ma-da-chuyen-day-du-noi-dung-den-cqt-da-gui-nguoi-mua-sai-mst-so-tien-tien-thue-hang-hoa/" TargetMode="External"/><Relationship Id="rId344" Type="http://schemas.openxmlformats.org/officeDocument/2006/relationships/hyperlink" Target="http://meinvoice.vn/"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r10_thiet_lap_ky_so/" TargetMode="External"/><Relationship Id="rId386" Type="http://schemas.openxmlformats.org/officeDocument/2006/relationships/image" Target="media/image247.jpeg"/><Relationship Id="rId190" Type="http://schemas.openxmlformats.org/officeDocument/2006/relationships/image" Target="media/image154.gif"/><Relationship Id="rId204" Type="http://schemas.openxmlformats.org/officeDocument/2006/relationships/hyperlink" Target="https://helpv4.meinvoice.vn/kb/nd-sua-doi-dieu-chinh-hoa-don-mtt-da-gui-hoac-chua-gui-cqt-chua-gui-nguoi-mua-sai-so-tien-tien-thue-thue-suat-hang-hoa/" TargetMode="External"/><Relationship Id="rId246" Type="http://schemas.openxmlformats.org/officeDocument/2006/relationships/image" Target="media/image177.jpeg"/><Relationship Id="rId288" Type="http://schemas.openxmlformats.org/officeDocument/2006/relationships/image" Target="media/image208.jpeg"/><Relationship Id="rId411" Type="http://schemas.openxmlformats.org/officeDocument/2006/relationships/hyperlink" Target="https://helphkd.misa.vn/kb/hoa-don-dau-vao/" TargetMode="External"/><Relationship Id="rId453" Type="http://schemas.openxmlformats.org/officeDocument/2006/relationships/hyperlink" Target="https://helpv4.meinvoice.vn/kb/misa-meinvoice-xu-ly-hoa-don-bao-cao-hoa-don-thay-the-dieu-chinh/" TargetMode="External"/><Relationship Id="rId509" Type="http://schemas.openxmlformats.org/officeDocument/2006/relationships/fontTable" Target="fontTable.xml"/><Relationship Id="rId106" Type="http://schemas.openxmlformats.org/officeDocument/2006/relationships/hyperlink" Target="https://helpv4.meinvoice.vn/kb/app2_hang_hoa_dich_vu/" TargetMode="External"/><Relationship Id="rId313" Type="http://schemas.openxmlformats.org/officeDocument/2006/relationships/hyperlink" Target="https://helpv4.meinvoice.vn/kb/chon-phuong-thuc-chuyen-du-lieu-hoa-don-dien-tu-den-cqt/" TargetMode="External"/><Relationship Id="rId495" Type="http://schemas.openxmlformats.org/officeDocument/2006/relationships/image" Target="media/image323.pn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hyperlink" Target="https://helpv4.meinvoice.vn/kb/nhap-khau-hoa-don-gtgt-dich-vu-van-chuyen-co-thong-tin-bien-kiem-soat/" TargetMode="External"/><Relationship Id="rId355" Type="http://schemas.openxmlformats.org/officeDocument/2006/relationships/hyperlink" Target="https://helpv4.meinvoice.vn/kb/inbot-kiem-tra-tinh-hop-ly-cua-hoa-don/"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image" Target="media/image186.png"/><Relationship Id="rId422" Type="http://schemas.openxmlformats.org/officeDocument/2006/relationships/image" Target="media/image270.png"/><Relationship Id="rId464" Type="http://schemas.openxmlformats.org/officeDocument/2006/relationships/image" Target="media/image295.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F5F8A-DB06-4F79-B455-238690DEE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8</TotalTime>
  <Pages>267</Pages>
  <Words>23706</Words>
  <Characters>135127</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10</cp:revision>
  <dcterms:created xsi:type="dcterms:W3CDTF">2025-01-05T07:44:00Z</dcterms:created>
  <dcterms:modified xsi:type="dcterms:W3CDTF">2025-12-3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